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ackground w:color="FFFFFF" w:themeColor="background1"/>
  <w:body>
    <w:p w14:paraId="2A7E9E22" w14:textId="77777777" w:rsidR="00352280" w:rsidRDefault="00352280" w:rsidP="00E54ADB">
      <w:pPr>
        <w:jc w:val="right"/>
        <w:rPr>
          <w:rFonts w:cstheme="majorHAnsi"/>
          <w:b/>
          <w:lang w:val="es-CO"/>
        </w:rPr>
      </w:pPr>
    </w:p>
    <w:p w14:paraId="047CF58D" w14:textId="755FDDA6" w:rsidR="00E54ADB" w:rsidRPr="0062325E" w:rsidRDefault="00352280" w:rsidP="00E54ADB">
      <w:pPr>
        <w:jc w:val="right"/>
        <w:rPr>
          <w:rFonts w:cstheme="majorHAnsi"/>
          <w:b/>
          <w:lang w:val="es-CO"/>
        </w:rPr>
      </w:pPr>
      <w:r>
        <w:rPr>
          <w:rFonts w:cstheme="majorHAnsi"/>
          <w:b/>
          <w:lang w:val="es-CO"/>
        </w:rPr>
        <w:t xml:space="preserve">Solo </w:t>
      </w:r>
      <w:bookmarkStart w:id="0" w:name="_GoBack"/>
      <w:bookmarkEnd w:id="0"/>
      <w:r w:rsidR="00B3798B">
        <w:rPr>
          <w:rFonts w:cstheme="majorHAnsi"/>
          <w:b/>
          <w:lang w:val="es-CO"/>
        </w:rPr>
        <w:tab/>
      </w:r>
    </w:p>
    <w:p w14:paraId="48E4C776" w14:textId="056FF67A" w:rsidR="00E54ADB" w:rsidRPr="000211EA" w:rsidRDefault="007F30EF" w:rsidP="00E54ADB">
      <w:pPr>
        <w:jc w:val="right"/>
        <w:rPr>
          <w:rFonts w:cstheme="majorHAnsi"/>
          <w:b/>
          <w:color w:val="052F61" w:themeColor="accent1"/>
          <w:sz w:val="96"/>
          <w:lang w:val="es-CO"/>
        </w:rPr>
      </w:pPr>
      <w:r w:rsidRPr="000211EA">
        <w:rPr>
          <w:rFonts w:cstheme="majorHAnsi"/>
          <w:b/>
          <w:color w:val="052F61" w:themeColor="accent1"/>
          <w:sz w:val="96"/>
          <w:lang w:val="es-CO"/>
        </w:rPr>
        <w:t>Especificación de requisitos de software</w:t>
      </w:r>
    </w:p>
    <w:p w14:paraId="0BC4DE46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sz w:val="96"/>
          <w:lang w:val="es-CO"/>
        </w:rPr>
      </w:pPr>
      <w:r w:rsidRPr="000211EA">
        <w:rPr>
          <w:rFonts w:cstheme="majorHAnsi"/>
          <w:b/>
          <w:color w:val="052F61" w:themeColor="accent1"/>
          <w:sz w:val="96"/>
          <w:lang w:val="es-CO"/>
        </w:rPr>
        <w:t>cpPlugins 3.0</w:t>
      </w:r>
    </w:p>
    <w:p w14:paraId="1A8FE63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1D7EB993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21A1F2B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CE9977F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0865B96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41859AB3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D8CA469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78C32C0" w14:textId="334F56BA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05BEDE16" w14:textId="065AB488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60CC8445" w14:textId="20FB341E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600B2FB3" w14:textId="2831C6D6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18A5CD4C" w14:textId="2BC19003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BBE8DCB" w14:textId="18528242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05BEBD4" w14:textId="5172F34A" w:rsidR="007F30EF" w:rsidRPr="000211EA" w:rsidRDefault="007F30EF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883CB17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3312F4F1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794B953E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Integrantes:</w:t>
      </w:r>
    </w:p>
    <w:p w14:paraId="63A9679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Pablo Andrés Ariza Luna</w:t>
      </w:r>
    </w:p>
    <w:p w14:paraId="74F8775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Carlos Orlando Barón León</w:t>
      </w:r>
    </w:p>
    <w:p w14:paraId="7B07B3EC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Santiago Chaustre Perdomo</w:t>
      </w:r>
    </w:p>
    <w:p w14:paraId="718E6B3A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Andrés Felipe Cocunubo Quintero</w:t>
      </w:r>
    </w:p>
    <w:p w14:paraId="7FB49211" w14:textId="086C1A69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 xml:space="preserve">Ailín Ana María Rojas </w:t>
      </w:r>
      <w:r w:rsidR="00AE0A22" w:rsidRPr="000211EA">
        <w:rPr>
          <w:rFonts w:cstheme="majorHAnsi"/>
          <w:b/>
          <w:color w:val="052F61" w:themeColor="accent1"/>
          <w:lang w:val="es-CO"/>
        </w:rPr>
        <w:t>Bohórquez</w:t>
      </w:r>
    </w:p>
    <w:p w14:paraId="4D549C1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41F44F28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Director:</w:t>
      </w:r>
    </w:p>
    <w:p w14:paraId="548D8B98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Leonardo Flórez Valencia PhD.</w:t>
      </w:r>
    </w:p>
    <w:p w14:paraId="55312CCB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</w:p>
    <w:p w14:paraId="5A905B22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s-CO"/>
        </w:rPr>
      </w:pPr>
      <w:r w:rsidRPr="000211EA">
        <w:rPr>
          <w:rFonts w:cstheme="majorHAnsi"/>
          <w:b/>
          <w:color w:val="052F61" w:themeColor="accent1"/>
          <w:lang w:val="es-CO"/>
        </w:rPr>
        <w:t>Asesor:</w:t>
      </w:r>
    </w:p>
    <w:p w14:paraId="6F051D10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n-GB"/>
        </w:rPr>
      </w:pPr>
      <w:r w:rsidRPr="000211EA">
        <w:rPr>
          <w:rFonts w:cstheme="majorHAnsi"/>
          <w:b/>
          <w:color w:val="052F61" w:themeColor="accent1"/>
          <w:lang w:val="en-US"/>
        </w:rPr>
        <w:t xml:space="preserve">Jaime Andrés </w:t>
      </w:r>
      <w:proofErr w:type="spellStart"/>
      <w:r w:rsidRPr="000211EA">
        <w:rPr>
          <w:rFonts w:cstheme="majorHAnsi"/>
          <w:b/>
          <w:color w:val="052F61" w:themeColor="accent1"/>
          <w:lang w:val="en-US"/>
        </w:rPr>
        <w:t>Pavlich</w:t>
      </w:r>
      <w:proofErr w:type="spellEnd"/>
      <w:r w:rsidRPr="000211EA">
        <w:rPr>
          <w:rFonts w:cstheme="majorHAnsi"/>
          <w:b/>
          <w:color w:val="052F61" w:themeColor="accent1"/>
          <w:lang w:val="en-US"/>
        </w:rPr>
        <w:t xml:space="preserve"> Mariscal PhD.</w:t>
      </w:r>
    </w:p>
    <w:p w14:paraId="3238D65D" w14:textId="77777777" w:rsidR="00E54ADB" w:rsidRPr="000211EA" w:rsidRDefault="00E54ADB" w:rsidP="00E54ADB">
      <w:pPr>
        <w:jc w:val="right"/>
        <w:rPr>
          <w:rFonts w:cstheme="majorHAnsi"/>
          <w:b/>
          <w:color w:val="052F61" w:themeColor="accent1"/>
          <w:lang w:val="en-GB"/>
        </w:rPr>
      </w:pPr>
    </w:p>
    <w:p w14:paraId="498488D3" w14:textId="77777777" w:rsidR="00E54ADB" w:rsidRPr="0062325E" w:rsidRDefault="00E54ADB" w:rsidP="00E54ADB">
      <w:pPr>
        <w:jc w:val="center"/>
        <w:rPr>
          <w:rFonts w:cstheme="majorHAnsi"/>
        </w:rPr>
      </w:pPr>
      <w:r w:rsidRPr="000211EA">
        <w:rPr>
          <w:rFonts w:cstheme="majorHAnsi"/>
          <w:b/>
          <w:color w:val="052F61" w:themeColor="accent1"/>
        </w:rPr>
        <w:lastRenderedPageBreak/>
        <w:t>Mayo 2019</w:t>
      </w:r>
      <w:r w:rsidRPr="0062325E">
        <w:rPr>
          <w:rFonts w:cstheme="majorHAnsi"/>
        </w:rPr>
        <w:br w:type="page"/>
      </w:r>
    </w:p>
    <w:p w14:paraId="5461F672" w14:textId="7505D417" w:rsidR="00F67CB7" w:rsidRPr="008A5C25" w:rsidRDefault="003563BF" w:rsidP="00AD03E1">
      <w:pPr>
        <w:pStyle w:val="Ttulo1"/>
      </w:pPr>
      <w:bookmarkStart w:id="1" w:name="_Toc8939731"/>
      <w:bookmarkStart w:id="2" w:name="_Toc9086854"/>
      <w:bookmarkStart w:id="3" w:name="_Toc9167346"/>
      <w:bookmarkStart w:id="4" w:name="_Toc9170341"/>
      <w:r w:rsidRPr="008A5C25">
        <w:lastRenderedPageBreak/>
        <w:t>Historial de cambios</w:t>
      </w:r>
      <w:bookmarkEnd w:id="1"/>
      <w:bookmarkEnd w:id="2"/>
      <w:bookmarkEnd w:id="3"/>
      <w:bookmarkEnd w:id="4"/>
    </w:p>
    <w:p w14:paraId="5461F673" w14:textId="77777777" w:rsidR="00F67CB7" w:rsidRPr="008A5C25" w:rsidRDefault="00F67CB7">
      <w:pPr>
        <w:rPr>
          <w:rFonts w:cstheme="majorHAnsi"/>
        </w:rPr>
      </w:pPr>
    </w:p>
    <w:tbl>
      <w:tblPr>
        <w:tblStyle w:val="Tablaconcuadrcula4-nfasis1"/>
        <w:tblW w:w="8828" w:type="dxa"/>
        <w:tblLook w:val="04A0" w:firstRow="1" w:lastRow="0" w:firstColumn="1" w:lastColumn="0" w:noHBand="0" w:noVBand="1"/>
      </w:tblPr>
      <w:tblGrid>
        <w:gridCol w:w="2578"/>
        <w:gridCol w:w="990"/>
        <w:gridCol w:w="2374"/>
        <w:gridCol w:w="2886"/>
      </w:tblGrid>
      <w:tr w:rsidR="00B7725E" w:rsidRPr="008A5C25" w14:paraId="228A3B1F" w14:textId="77777777" w:rsidTr="006A3CD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24664FB0" w14:textId="77777777" w:rsidR="00B7725E" w:rsidRPr="008A5C25" w:rsidRDefault="00B7725E" w:rsidP="00174586">
            <w:pPr>
              <w:jc w:val="center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Fecha</w:t>
            </w:r>
            <w:proofErr w:type="spellEnd"/>
          </w:p>
        </w:tc>
        <w:tc>
          <w:tcPr>
            <w:tcW w:w="990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040BD7F3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No. </w:t>
            </w:r>
            <w:proofErr w:type="spellStart"/>
            <w:r w:rsidRPr="008A5C25">
              <w:rPr>
                <w:rFonts w:cstheme="majorHAnsi"/>
              </w:rPr>
              <w:t>Sección</w:t>
            </w:r>
            <w:proofErr w:type="spellEnd"/>
          </w:p>
        </w:tc>
        <w:tc>
          <w:tcPr>
            <w:tcW w:w="2374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556843EB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Nombre</w:t>
            </w:r>
            <w:proofErr w:type="spellEnd"/>
            <w:r w:rsidRPr="008A5C25">
              <w:rPr>
                <w:rFonts w:cstheme="majorHAnsi"/>
              </w:rPr>
              <w:t xml:space="preserve"> de la </w:t>
            </w:r>
            <w:proofErr w:type="spellStart"/>
            <w:r w:rsidRPr="008A5C25">
              <w:rPr>
                <w:rFonts w:cstheme="majorHAnsi"/>
              </w:rPr>
              <w:t>sección</w:t>
            </w:r>
            <w:proofErr w:type="spellEnd"/>
          </w:p>
        </w:tc>
        <w:tc>
          <w:tcPr>
            <w:tcW w:w="2886" w:type="dxa"/>
            <w:tcBorders>
              <w:top w:val="single" w:sz="4" w:space="0" w:color="052F61"/>
              <w:left w:val="single" w:sz="4" w:space="0" w:color="052F61"/>
              <w:bottom w:val="single" w:sz="4" w:space="0" w:color="052F61"/>
              <w:right w:val="single" w:sz="4" w:space="0" w:color="052F61"/>
            </w:tcBorders>
            <w:tcMar>
              <w:left w:w="108" w:type="dxa"/>
            </w:tcMar>
          </w:tcPr>
          <w:p w14:paraId="1C026285" w14:textId="77777777" w:rsidR="00B7725E" w:rsidRPr="008A5C25" w:rsidRDefault="00B7725E" w:rsidP="00174586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Responsable</w:t>
            </w:r>
            <w:proofErr w:type="spellEnd"/>
          </w:p>
        </w:tc>
      </w:tr>
      <w:tr w:rsidR="00B7725E" w:rsidRPr="008A5C25" w14:paraId="7EA009C7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2C0ACD95" w14:textId="390A6914" w:rsidR="00B7725E" w:rsidRPr="008A5C25" w:rsidRDefault="00B7725E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6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357DA53F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-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30392CBE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 w:rsidRPr="008A5C25">
              <w:rPr>
                <w:rFonts w:cstheme="majorHAnsi"/>
                <w:lang w:val="es-CO"/>
              </w:rPr>
              <w:t>Estructura general del documento, títulos.</w:t>
            </w:r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1C763A1C" w14:textId="77777777" w:rsidR="00B7725E" w:rsidRPr="008A5C25" w:rsidRDefault="00B7725E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Andrés Cocunubo</w:t>
            </w:r>
          </w:p>
        </w:tc>
      </w:tr>
      <w:tr w:rsidR="00B7725E" w:rsidRPr="008A5C25" w14:paraId="7AD1610A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5CA40DAE" w14:textId="465D9AC4" w:rsidR="00B7725E" w:rsidRPr="008A5C25" w:rsidRDefault="008A5C25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1CADA5C1" w14:textId="75362864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5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4CBC92E9" w14:textId="1CD024B1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 w:rsidRPr="008A5C25">
              <w:rPr>
                <w:rFonts w:cstheme="majorHAnsi"/>
                <w:lang w:val="es-CO"/>
              </w:rPr>
              <w:t>Atributos del producto</w:t>
            </w:r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795CDE84" w14:textId="5952CDB6" w:rsidR="00B7725E" w:rsidRPr="008A5C25" w:rsidRDefault="008A5C25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Pablo </w:t>
            </w:r>
            <w:proofErr w:type="spellStart"/>
            <w:r w:rsidRPr="008A5C25">
              <w:rPr>
                <w:rFonts w:cstheme="majorHAnsi"/>
              </w:rPr>
              <w:t>Ariza</w:t>
            </w:r>
            <w:proofErr w:type="spellEnd"/>
            <w:r w:rsidRPr="008A5C25">
              <w:rPr>
                <w:rFonts w:cstheme="majorHAnsi"/>
              </w:rPr>
              <w:t xml:space="preserve">, Santiago </w:t>
            </w:r>
            <w:proofErr w:type="spellStart"/>
            <w:r w:rsidRPr="008A5C25">
              <w:rPr>
                <w:rFonts w:cstheme="majorHAnsi"/>
              </w:rPr>
              <w:t>chaustre</w:t>
            </w:r>
            <w:proofErr w:type="spellEnd"/>
          </w:p>
        </w:tc>
      </w:tr>
      <w:tr w:rsidR="00B7725E" w:rsidRPr="008A5C25" w14:paraId="6ABEA35A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4D84BCD6" w14:textId="30F42BD1" w:rsidR="00B7725E" w:rsidRPr="008A5C25" w:rsidRDefault="008A5C25" w:rsidP="00174586">
            <w:pPr>
              <w:jc w:val="center"/>
              <w:rPr>
                <w:rFonts w:cstheme="majorHAnsi"/>
                <w:b w:val="0"/>
              </w:rPr>
            </w:pPr>
            <w:r w:rsidRPr="008A5C25"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784D2F7C" w14:textId="2241BE7B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>4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4423AEC5" w14:textId="07DD421A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 w:rsidRPr="008A5C25">
              <w:rPr>
                <w:rFonts w:cstheme="majorHAnsi"/>
              </w:rPr>
              <w:t>Requisitos</w:t>
            </w:r>
            <w:proofErr w:type="spellEnd"/>
            <w:r w:rsidRPr="008A5C25">
              <w:rPr>
                <w:rFonts w:cstheme="majorHAnsi"/>
              </w:rPr>
              <w:t xml:space="preserve"> del </w:t>
            </w:r>
            <w:proofErr w:type="spellStart"/>
            <w:r w:rsidRPr="008A5C25">
              <w:rPr>
                <w:rFonts w:cstheme="majorHAnsi"/>
              </w:rPr>
              <w:t>producto</w:t>
            </w:r>
            <w:proofErr w:type="spellEnd"/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27F485D2" w14:textId="27CAE194" w:rsidR="00B7725E" w:rsidRPr="008A5C25" w:rsidRDefault="008A5C25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 w:rsidRPr="008A5C25">
              <w:rPr>
                <w:rFonts w:cstheme="majorHAnsi"/>
              </w:rPr>
              <w:t xml:space="preserve">Andrés </w:t>
            </w:r>
            <w:proofErr w:type="spellStart"/>
            <w:r w:rsidRPr="008A5C25">
              <w:rPr>
                <w:rFonts w:cstheme="majorHAnsi"/>
              </w:rPr>
              <w:t>Cocunubo</w:t>
            </w:r>
            <w:proofErr w:type="spellEnd"/>
            <w:r w:rsidRPr="008A5C25">
              <w:rPr>
                <w:rFonts w:cstheme="majorHAnsi"/>
              </w:rPr>
              <w:t xml:space="preserve">, </w:t>
            </w:r>
            <w:proofErr w:type="spellStart"/>
            <w:r w:rsidRPr="008A5C25">
              <w:rPr>
                <w:rFonts w:cstheme="majorHAnsi"/>
              </w:rPr>
              <w:t>Ailín</w:t>
            </w:r>
            <w:proofErr w:type="spellEnd"/>
            <w:r w:rsidRPr="008A5C25">
              <w:rPr>
                <w:rFonts w:cstheme="majorHAnsi"/>
              </w:rPr>
              <w:t xml:space="preserve"> </w:t>
            </w:r>
            <w:r w:rsidRPr="008A5C25">
              <w:rPr>
                <w:rFonts w:cstheme="majorHAnsi"/>
                <w:lang w:val="es-CO"/>
              </w:rPr>
              <w:t>Rojas</w:t>
            </w:r>
          </w:p>
        </w:tc>
      </w:tr>
      <w:tr w:rsidR="00B7725E" w:rsidRPr="008A5C25" w14:paraId="4A45FF46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2E8D9A46" w14:textId="0F01A36B" w:rsidR="00B7725E" w:rsidRPr="008A5C25" w:rsidRDefault="004D4091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09643C76" w14:textId="563CE15B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1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657023DA" w14:textId="73AE5C94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Perspectiva</w:t>
            </w:r>
            <w:proofErr w:type="spellEnd"/>
            <w:r>
              <w:rPr>
                <w:rFonts w:cstheme="majorHAnsi"/>
              </w:rPr>
              <w:t xml:space="preserve"> del </w:t>
            </w:r>
            <w:proofErr w:type="spellStart"/>
            <w:r>
              <w:rPr>
                <w:rFonts w:cstheme="majorHAnsi"/>
              </w:rPr>
              <w:t>product</w:t>
            </w:r>
            <w:r w:rsidR="00501115">
              <w:rPr>
                <w:rFonts w:cstheme="majorHAnsi"/>
              </w:rPr>
              <w:t>o</w:t>
            </w:r>
            <w:proofErr w:type="spellEnd"/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1A1C49C0" w14:textId="1C084E75" w:rsidR="00B7725E" w:rsidRPr="008A5C25" w:rsidRDefault="004D4091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Santiago Chaustre</w:t>
            </w:r>
          </w:p>
        </w:tc>
      </w:tr>
      <w:tr w:rsidR="00B7725E" w:rsidRPr="008A5C25" w14:paraId="55C8CE46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7A5F06EE" w14:textId="64B101F3" w:rsidR="00B7725E" w:rsidRPr="008A5C25" w:rsidRDefault="004D4091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2A99C4E2" w14:textId="4D957419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3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6822E5A5" w14:textId="66395F8E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Suposiciones y restricciones</w:t>
            </w:r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7024FB47" w14:textId="454327C3" w:rsidR="00B7725E" w:rsidRPr="008A5C25" w:rsidRDefault="001E6BA7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Carlos </w:t>
            </w:r>
            <w:proofErr w:type="spellStart"/>
            <w:r>
              <w:rPr>
                <w:rFonts w:cstheme="majorHAnsi"/>
              </w:rPr>
              <w:t>Barón</w:t>
            </w:r>
            <w:proofErr w:type="spellEnd"/>
          </w:p>
        </w:tc>
      </w:tr>
      <w:tr w:rsidR="00B7725E" w:rsidRPr="008A5C25" w14:paraId="1A6217FA" w14:textId="77777777" w:rsidTr="006A3CD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shd w:val="clear" w:color="auto" w:fill="auto"/>
            <w:tcMar>
              <w:left w:w="108" w:type="dxa"/>
            </w:tcMar>
            <w:vAlign w:val="center"/>
          </w:tcPr>
          <w:p w14:paraId="139E3A76" w14:textId="5F48EC7C" w:rsidR="00B7725E" w:rsidRPr="008A5C25" w:rsidRDefault="001E6BA7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</w:t>
            </w:r>
            <w:r w:rsidR="006B217B">
              <w:rPr>
                <w:rFonts w:cstheme="majorHAnsi"/>
                <w:b w:val="0"/>
              </w:rPr>
              <w:t>/2019</w:t>
            </w:r>
          </w:p>
        </w:tc>
        <w:tc>
          <w:tcPr>
            <w:tcW w:w="990" w:type="dxa"/>
            <w:shd w:val="clear" w:color="auto" w:fill="auto"/>
            <w:tcMar>
              <w:left w:w="108" w:type="dxa"/>
            </w:tcMar>
            <w:vAlign w:val="center"/>
          </w:tcPr>
          <w:p w14:paraId="38356AFA" w14:textId="0BA529D7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1</w:t>
            </w:r>
          </w:p>
        </w:tc>
        <w:tc>
          <w:tcPr>
            <w:tcW w:w="2374" w:type="dxa"/>
            <w:shd w:val="clear" w:color="auto" w:fill="auto"/>
            <w:tcMar>
              <w:left w:w="108" w:type="dxa"/>
            </w:tcMar>
            <w:vAlign w:val="center"/>
          </w:tcPr>
          <w:p w14:paraId="7455D5CE" w14:textId="21ECAB7D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Introducción</w:t>
            </w:r>
            <w:proofErr w:type="spellEnd"/>
          </w:p>
        </w:tc>
        <w:tc>
          <w:tcPr>
            <w:tcW w:w="2886" w:type="dxa"/>
            <w:shd w:val="clear" w:color="auto" w:fill="auto"/>
            <w:tcMar>
              <w:left w:w="108" w:type="dxa"/>
            </w:tcMar>
            <w:vAlign w:val="center"/>
          </w:tcPr>
          <w:p w14:paraId="1BF829A3" w14:textId="6B33BB5A" w:rsidR="00B7725E" w:rsidRPr="008A5C25" w:rsidRDefault="006B217B" w:rsidP="00174586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Carlos </w:t>
            </w:r>
            <w:proofErr w:type="spellStart"/>
            <w:r>
              <w:rPr>
                <w:rFonts w:cstheme="majorHAnsi"/>
              </w:rPr>
              <w:t>Barón</w:t>
            </w:r>
            <w:proofErr w:type="spellEnd"/>
          </w:p>
        </w:tc>
      </w:tr>
      <w:tr w:rsidR="00B7725E" w:rsidRPr="008A5C25" w14:paraId="170EFB0B" w14:textId="77777777" w:rsidTr="006A3CD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78" w:type="dxa"/>
            <w:tcMar>
              <w:left w:w="108" w:type="dxa"/>
            </w:tcMar>
            <w:vAlign w:val="center"/>
          </w:tcPr>
          <w:p w14:paraId="403E896B" w14:textId="1DF08C0B" w:rsidR="00B7725E" w:rsidRPr="008A5C25" w:rsidRDefault="006B217B" w:rsidP="00174586">
            <w:pPr>
              <w:jc w:val="center"/>
              <w:rPr>
                <w:rFonts w:cstheme="majorHAnsi"/>
                <w:b w:val="0"/>
              </w:rPr>
            </w:pPr>
            <w:r>
              <w:rPr>
                <w:rFonts w:cstheme="majorHAnsi"/>
                <w:b w:val="0"/>
              </w:rPr>
              <w:t>18/05/2019</w:t>
            </w:r>
          </w:p>
        </w:tc>
        <w:tc>
          <w:tcPr>
            <w:tcW w:w="990" w:type="dxa"/>
            <w:tcMar>
              <w:left w:w="108" w:type="dxa"/>
            </w:tcMar>
            <w:vAlign w:val="center"/>
          </w:tcPr>
          <w:p w14:paraId="3A2A9F2B" w14:textId="626363A6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3.2</w:t>
            </w:r>
          </w:p>
        </w:tc>
        <w:tc>
          <w:tcPr>
            <w:tcW w:w="2374" w:type="dxa"/>
            <w:tcMar>
              <w:left w:w="108" w:type="dxa"/>
            </w:tcMar>
            <w:vAlign w:val="center"/>
          </w:tcPr>
          <w:p w14:paraId="10291189" w14:textId="46CA1D23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 xml:space="preserve">Interfaces con el </w:t>
            </w:r>
            <w:proofErr w:type="spellStart"/>
            <w:r>
              <w:rPr>
                <w:rFonts w:cstheme="majorHAnsi"/>
              </w:rPr>
              <w:t>sistema</w:t>
            </w:r>
            <w:proofErr w:type="spellEnd"/>
          </w:p>
        </w:tc>
        <w:tc>
          <w:tcPr>
            <w:tcW w:w="2886" w:type="dxa"/>
            <w:tcMar>
              <w:left w:w="108" w:type="dxa"/>
            </w:tcMar>
            <w:vAlign w:val="center"/>
          </w:tcPr>
          <w:p w14:paraId="1292713D" w14:textId="4E906907" w:rsidR="00B7725E" w:rsidRPr="008A5C25" w:rsidRDefault="006B217B" w:rsidP="00174586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</w:rPr>
            </w:pPr>
            <w:r>
              <w:rPr>
                <w:rFonts w:cstheme="majorHAnsi"/>
              </w:rPr>
              <w:t>Andrés Cocunubo</w:t>
            </w:r>
          </w:p>
        </w:tc>
      </w:tr>
    </w:tbl>
    <w:p w14:paraId="5461F67F" w14:textId="77777777" w:rsidR="00F67CB7" w:rsidRPr="008A5C25" w:rsidRDefault="00F67CB7">
      <w:pPr>
        <w:rPr>
          <w:rFonts w:cstheme="majorHAnsi"/>
        </w:rPr>
      </w:pPr>
    </w:p>
    <w:p w14:paraId="5461F680" w14:textId="77777777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681" w14:textId="77777777" w:rsidR="00F67CB7" w:rsidRPr="008A5C25" w:rsidRDefault="003563BF" w:rsidP="00966DCE">
      <w:pPr>
        <w:pStyle w:val="Ttulo1"/>
      </w:pPr>
      <w:bookmarkStart w:id="5" w:name="_Toc8939732"/>
      <w:bookmarkStart w:id="6" w:name="_Toc9086855"/>
      <w:bookmarkStart w:id="7" w:name="_Toc9167347"/>
      <w:bookmarkStart w:id="8" w:name="_Toc9170342"/>
      <w:r w:rsidRPr="008A5C25">
        <w:lastRenderedPageBreak/>
        <w:t>Tabla de contenidos</w:t>
      </w:r>
      <w:bookmarkEnd w:id="5"/>
      <w:bookmarkEnd w:id="6"/>
      <w:bookmarkEnd w:id="7"/>
      <w:bookmarkEnd w:id="8"/>
    </w:p>
    <w:sdt>
      <w:sdtPr>
        <w:rPr>
          <w:rFonts w:cstheme="majorHAnsi"/>
          <w:lang w:val="es-ES"/>
        </w:rPr>
        <w:id w:val="1824159724"/>
        <w:docPartObj>
          <w:docPartGallery w:val="Table of Contents"/>
          <w:docPartUnique/>
        </w:docPartObj>
      </w:sdtPr>
      <w:sdtEndPr>
        <w:rPr>
          <w:b/>
        </w:rPr>
      </w:sdtEndPr>
      <w:sdtContent>
        <w:p w14:paraId="180CA566" w14:textId="501D8487" w:rsidR="00432124" w:rsidRDefault="00804D10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r w:rsidRPr="008A5C25">
            <w:rPr>
              <w:rFonts w:eastAsiaTheme="majorEastAsia" w:cstheme="majorHAnsi"/>
              <w:sz w:val="32"/>
              <w:szCs w:val="32"/>
              <w:lang w:val="es-CO" w:eastAsia="es-CO"/>
            </w:rPr>
            <w:fldChar w:fldCharType="begin"/>
          </w:r>
          <w:r w:rsidRPr="008A5C25">
            <w:rPr>
              <w:rFonts w:cstheme="majorHAnsi"/>
            </w:rPr>
            <w:instrText xml:space="preserve"> TOC \o "1-3" \h \z \u </w:instrText>
          </w:r>
          <w:r w:rsidRPr="008A5C25">
            <w:rPr>
              <w:rFonts w:eastAsiaTheme="majorEastAsia" w:cstheme="majorHAnsi"/>
              <w:sz w:val="32"/>
              <w:szCs w:val="32"/>
              <w:lang w:val="es-CO" w:eastAsia="es-CO"/>
            </w:rPr>
            <w:fldChar w:fldCharType="separate"/>
          </w:r>
          <w:hyperlink w:anchor="_Toc9170341" w:history="1">
            <w:r w:rsidR="00432124" w:rsidRPr="001F65A3">
              <w:rPr>
                <w:rStyle w:val="Hipervnculo"/>
                <w:noProof/>
              </w:rPr>
              <w:t>Historial de cambi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831EB35" w14:textId="224A75B9" w:rsidR="00432124" w:rsidRDefault="00CB5418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2" w:history="1">
            <w:r w:rsidR="00432124" w:rsidRPr="001F65A3">
              <w:rPr>
                <w:rStyle w:val="Hipervnculo"/>
                <w:noProof/>
              </w:rPr>
              <w:t>Tabla de contenid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E193016" w14:textId="2C17D8FF" w:rsidR="00432124" w:rsidRDefault="00CB5418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3" w:history="1">
            <w:r w:rsidR="00432124" w:rsidRPr="001F65A3">
              <w:rPr>
                <w:rStyle w:val="Hipervnculo"/>
                <w:noProof/>
              </w:rPr>
              <w:t>Lista de tabla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3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5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5756A20B" w14:textId="7E00E445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4" w:history="1">
            <w:r w:rsidR="00432124" w:rsidRPr="001F65A3">
              <w:rPr>
                <w:rStyle w:val="Hipervnculo"/>
                <w:noProof/>
              </w:rPr>
              <w:t>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roducción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6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193691F" w14:textId="363BF96D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5" w:history="1">
            <w:r w:rsidR="00432124" w:rsidRPr="001F65A3">
              <w:rPr>
                <w:rStyle w:val="Hipervnculo"/>
                <w:noProof/>
              </w:rPr>
              <w:t>1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ropósi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6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F349E07" w14:textId="340FBA0F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6" w:history="1">
            <w:r w:rsidR="00432124" w:rsidRPr="001F65A3">
              <w:rPr>
                <w:rStyle w:val="Hipervnculo"/>
                <w:noProof/>
              </w:rPr>
              <w:t>1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lcance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6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09F7598" w14:textId="301EC401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7" w:history="1">
            <w:r w:rsidR="00432124" w:rsidRPr="001F65A3">
              <w:rPr>
                <w:rStyle w:val="Hipervnculo"/>
                <w:noProof/>
              </w:rPr>
              <w:t>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Glosari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7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06F1639" w14:textId="68E60207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8" w:history="1">
            <w:r w:rsidR="00432124" w:rsidRPr="001F65A3">
              <w:rPr>
                <w:rStyle w:val="Hipervnculo"/>
                <w:noProof/>
              </w:rPr>
              <w:t>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Descripción global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0B43F8E" w14:textId="58B8378A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49" w:history="1">
            <w:r w:rsidR="00432124" w:rsidRPr="001F65A3">
              <w:rPr>
                <w:rStyle w:val="Hipervnculo"/>
                <w:noProof/>
              </w:rPr>
              <w:t>3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erspectiva de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4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DF702EC" w14:textId="6C2E02C5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0" w:history="1">
            <w:r w:rsidR="00432124" w:rsidRPr="001F65A3">
              <w:rPr>
                <w:rStyle w:val="Hipervnculo"/>
                <w:noProof/>
              </w:rPr>
              <w:t>3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erfaces del sistema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8381DDC" w14:textId="175336DC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1" w:history="1">
            <w:r w:rsidR="00432124" w:rsidRPr="001F65A3">
              <w:rPr>
                <w:rStyle w:val="Hipervnculo"/>
                <w:noProof/>
              </w:rPr>
              <w:t>3.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uposiciones y restric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BDE39CA" w14:textId="24D00C24" w:rsidR="00432124" w:rsidRDefault="00CB5418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2" w:history="1">
            <w:r w:rsidR="00432124" w:rsidRPr="001F65A3">
              <w:rPr>
                <w:rStyle w:val="Hipervnculo"/>
                <w:noProof/>
              </w:rPr>
              <w:t>3.3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uposi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8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75BF56A" w14:textId="4479EA36" w:rsidR="00432124" w:rsidRDefault="00CB5418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3" w:history="1">
            <w:r w:rsidR="00432124" w:rsidRPr="001F65A3">
              <w:rPr>
                <w:rStyle w:val="Hipervnculo"/>
                <w:noProof/>
              </w:rPr>
              <w:t>3.3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striccion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3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9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DE2C73D" w14:textId="4A426149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4" w:history="1">
            <w:r w:rsidR="00432124" w:rsidRPr="001F65A3">
              <w:rPr>
                <w:rStyle w:val="Hipervnculo"/>
                <w:noProof/>
              </w:rPr>
              <w:t>4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del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0023FEE" w14:textId="3CA40CF5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5" w:history="1">
            <w:r w:rsidR="00432124" w:rsidRPr="001F65A3">
              <w:rPr>
                <w:rStyle w:val="Hipervnculo"/>
                <w:noProof/>
              </w:rPr>
              <w:t>4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Especificación de requisit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15B8653" w14:textId="0AC9ECC7" w:rsidR="00432124" w:rsidRDefault="00CB5418">
          <w:pPr>
            <w:pStyle w:val="TDC2"/>
            <w:tabs>
              <w:tab w:val="left" w:pos="110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6" w:history="1">
            <w:r w:rsidR="00432124" w:rsidRPr="001F65A3">
              <w:rPr>
                <w:rStyle w:val="Hipervnculo"/>
                <w:noProof/>
              </w:rPr>
              <w:t>4.1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0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F3CD12E" w14:textId="076734CC" w:rsidR="00432124" w:rsidRDefault="00CB5418">
          <w:pPr>
            <w:pStyle w:val="TDC2"/>
            <w:tabs>
              <w:tab w:val="left" w:pos="110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7" w:history="1">
            <w:r w:rsidR="00432124" w:rsidRPr="001F65A3">
              <w:rPr>
                <w:rStyle w:val="Hipervnculo"/>
                <w:noProof/>
              </w:rPr>
              <w:t>4.1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no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1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B319FEF" w14:textId="331DBFD1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8" w:history="1">
            <w:r w:rsidR="00432124" w:rsidRPr="001F65A3">
              <w:rPr>
                <w:rStyle w:val="Hipervnculo"/>
                <w:noProof/>
              </w:rPr>
              <w:t>4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riorización de requisit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1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69D185F0" w14:textId="5049CBBF" w:rsidR="00432124" w:rsidRDefault="00CB5418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59" w:history="1">
            <w:r w:rsidR="00432124" w:rsidRPr="001F65A3">
              <w:rPr>
                <w:rStyle w:val="Hipervnculo"/>
                <w:rFonts w:cstheme="majorHAnsi"/>
                <w:noProof/>
              </w:rPr>
              <w:t>4.2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rFonts w:cstheme="majorHAnsi"/>
                <w:noProof/>
              </w:rPr>
              <w:t>Priorización requisitos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5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1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60C3A9B" w14:textId="4E108451" w:rsidR="00432124" w:rsidRDefault="00CB5418">
          <w:pPr>
            <w:pStyle w:val="TDC3"/>
            <w:tabs>
              <w:tab w:val="left" w:pos="132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0" w:history="1">
            <w:r w:rsidR="00432124" w:rsidRPr="001F65A3">
              <w:rPr>
                <w:rStyle w:val="Hipervnculo"/>
                <w:rFonts w:cstheme="majorHAnsi"/>
                <w:noProof/>
              </w:rPr>
              <w:t>4.2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rFonts w:cstheme="majorHAnsi"/>
                <w:noProof/>
              </w:rPr>
              <w:t>Priorización requisitos no funcional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2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E310DCC" w14:textId="4403E503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1" w:history="1">
            <w:r w:rsidR="00432124" w:rsidRPr="001F65A3">
              <w:rPr>
                <w:rStyle w:val="Hipervnculo"/>
                <w:noProof/>
              </w:rPr>
              <w:t>5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tributos del produc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AEB1B81" w14:textId="4E6841F6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2" w:history="1">
            <w:r w:rsidR="00432124" w:rsidRPr="001F65A3">
              <w:rPr>
                <w:rStyle w:val="Hipervnculo"/>
                <w:noProof/>
              </w:rPr>
              <w:t>5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ndimiento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88B203F" w14:textId="718B7965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3" w:history="1">
            <w:r w:rsidR="00432124" w:rsidRPr="001F65A3">
              <w:rPr>
                <w:rStyle w:val="Hipervnculo"/>
                <w:noProof/>
              </w:rPr>
              <w:t>5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Us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3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C60D871" w14:textId="7CE3BED5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4" w:history="1">
            <w:r w:rsidR="00432124" w:rsidRPr="001F65A3">
              <w:rPr>
                <w:rStyle w:val="Hipervnculo"/>
                <w:noProof/>
              </w:rPr>
              <w:t>5.3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ort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4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A5C52CD" w14:textId="5214A61A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5" w:history="1">
            <w:r w:rsidR="00432124" w:rsidRPr="001F65A3">
              <w:rPr>
                <w:rStyle w:val="Hipervnculo"/>
                <w:noProof/>
              </w:rPr>
              <w:t>5.4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Interoper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5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32E13DBE" w14:textId="281E8438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6" w:history="1">
            <w:r w:rsidR="00432124" w:rsidRPr="001F65A3">
              <w:rPr>
                <w:rStyle w:val="Hipervnculo"/>
                <w:noProof/>
              </w:rPr>
              <w:t>5.5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Segur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6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60A6F81" w14:textId="03464C3E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7" w:history="1">
            <w:r w:rsidR="00432124" w:rsidRPr="001F65A3">
              <w:rPr>
                <w:rStyle w:val="Hipervnculo"/>
                <w:noProof/>
              </w:rPr>
              <w:t>5.6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Confiabilidad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7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5964544B" w14:textId="06D5D0C9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8" w:history="1">
            <w:r w:rsidR="00432124" w:rsidRPr="001F65A3">
              <w:rPr>
                <w:rStyle w:val="Hipervnculo"/>
                <w:noProof/>
              </w:rPr>
              <w:t>5.7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tributos Relevante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8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3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902B66E" w14:textId="0FF562F7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69" w:history="1">
            <w:r w:rsidR="00432124" w:rsidRPr="001F65A3">
              <w:rPr>
                <w:rStyle w:val="Hipervnculo"/>
                <w:noProof/>
              </w:rPr>
              <w:t>6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Anexo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69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4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781D9D75" w14:textId="1C4E0F1E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0" w:history="1">
            <w:r w:rsidR="00432124" w:rsidRPr="001F65A3">
              <w:rPr>
                <w:rStyle w:val="Hipervnculo"/>
                <w:noProof/>
              </w:rPr>
              <w:t>6.1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Plan de administración de software de cpPlugins 3.0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0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4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232E8951" w14:textId="0AD1A533" w:rsidR="00432124" w:rsidRDefault="00CB5418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1" w:history="1">
            <w:r w:rsidR="00432124" w:rsidRPr="001F65A3">
              <w:rPr>
                <w:rStyle w:val="Hipervnculo"/>
                <w:noProof/>
              </w:rPr>
              <w:t>6.2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quisitos de cpPlugins 3.0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1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4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4B56ACFC" w14:textId="0C19583C" w:rsidR="00432124" w:rsidRDefault="00CB5418">
          <w:pPr>
            <w:pStyle w:val="TDC1"/>
            <w:tabs>
              <w:tab w:val="left" w:pos="480"/>
              <w:tab w:val="right" w:leader="dot" w:pos="8828"/>
            </w:tabs>
            <w:rPr>
              <w:rFonts w:asciiTheme="minorHAnsi" w:eastAsiaTheme="minorEastAsia" w:hAnsiTheme="minorHAnsi"/>
              <w:noProof/>
              <w:sz w:val="22"/>
              <w:szCs w:val="22"/>
              <w:lang w:val="es-CO" w:eastAsia="es-CO"/>
            </w:rPr>
          </w:pPr>
          <w:hyperlink w:anchor="_Toc9170372" w:history="1">
            <w:r w:rsidR="00432124" w:rsidRPr="001F65A3">
              <w:rPr>
                <w:rStyle w:val="Hipervnculo"/>
                <w:noProof/>
              </w:rPr>
              <w:t>7</w:t>
            </w:r>
            <w:r w:rsidR="00432124">
              <w:rPr>
                <w:rFonts w:asciiTheme="minorHAnsi" w:eastAsiaTheme="minorEastAsia" w:hAnsiTheme="minorHAnsi"/>
                <w:noProof/>
                <w:sz w:val="22"/>
                <w:szCs w:val="22"/>
                <w:lang w:val="es-CO" w:eastAsia="es-CO"/>
              </w:rPr>
              <w:tab/>
            </w:r>
            <w:r w:rsidR="00432124" w:rsidRPr="001F65A3">
              <w:rPr>
                <w:rStyle w:val="Hipervnculo"/>
                <w:noProof/>
              </w:rPr>
              <w:t>Referencias</w:t>
            </w:r>
            <w:r w:rsidR="00432124">
              <w:rPr>
                <w:noProof/>
                <w:webHidden/>
              </w:rPr>
              <w:tab/>
            </w:r>
            <w:r w:rsidR="00432124">
              <w:rPr>
                <w:noProof/>
                <w:webHidden/>
              </w:rPr>
              <w:fldChar w:fldCharType="begin"/>
            </w:r>
            <w:r w:rsidR="00432124">
              <w:rPr>
                <w:noProof/>
                <w:webHidden/>
              </w:rPr>
              <w:instrText xml:space="preserve"> PAGEREF _Toc9170372 \h </w:instrText>
            </w:r>
            <w:r w:rsidR="00432124">
              <w:rPr>
                <w:noProof/>
                <w:webHidden/>
              </w:rPr>
            </w:r>
            <w:r w:rsidR="00432124">
              <w:rPr>
                <w:noProof/>
                <w:webHidden/>
              </w:rPr>
              <w:fldChar w:fldCharType="separate"/>
            </w:r>
            <w:r w:rsidR="00432124">
              <w:rPr>
                <w:noProof/>
                <w:webHidden/>
              </w:rPr>
              <w:t>15</w:t>
            </w:r>
            <w:r w:rsidR="00432124">
              <w:rPr>
                <w:noProof/>
                <w:webHidden/>
              </w:rPr>
              <w:fldChar w:fldCharType="end"/>
            </w:r>
          </w:hyperlink>
        </w:p>
        <w:p w14:paraId="0530C3B9" w14:textId="1C1CCDB7" w:rsidR="00804D10" w:rsidRPr="008A5C25" w:rsidRDefault="00804D10">
          <w:pPr>
            <w:rPr>
              <w:rFonts w:cstheme="majorHAnsi"/>
            </w:rPr>
          </w:pPr>
          <w:r w:rsidRPr="008A5C25">
            <w:rPr>
              <w:rFonts w:cstheme="majorHAnsi"/>
              <w:b/>
              <w:lang w:val="es-ES"/>
            </w:rPr>
            <w:fldChar w:fldCharType="end"/>
          </w:r>
        </w:p>
      </w:sdtContent>
    </w:sdt>
    <w:p w14:paraId="5461F686" w14:textId="77777777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lastRenderedPageBreak/>
        <w:br w:type="page"/>
      </w:r>
    </w:p>
    <w:p w14:paraId="5461F68D" w14:textId="52360E69" w:rsidR="00F67CB7" w:rsidRPr="008A5C25" w:rsidRDefault="003563BF" w:rsidP="006229F4">
      <w:pPr>
        <w:pStyle w:val="Ttulo1"/>
      </w:pPr>
      <w:bookmarkStart w:id="9" w:name="_Toc8939734"/>
      <w:bookmarkStart w:id="10" w:name="_Toc9086857"/>
      <w:bookmarkStart w:id="11" w:name="_Toc9167349"/>
      <w:bookmarkStart w:id="12" w:name="_Toc9170343"/>
      <w:r w:rsidRPr="008A5C25">
        <w:lastRenderedPageBreak/>
        <w:t>Lista de tablas</w:t>
      </w:r>
      <w:bookmarkEnd w:id="9"/>
      <w:bookmarkEnd w:id="10"/>
      <w:bookmarkEnd w:id="11"/>
      <w:bookmarkEnd w:id="12"/>
    </w:p>
    <w:p w14:paraId="1B5819CE" w14:textId="57ADDBA9" w:rsidR="00501115" w:rsidRDefault="00501115">
      <w:pPr>
        <w:pStyle w:val="Tabladeilustraciones"/>
        <w:tabs>
          <w:tab w:val="right" w:leader="dot" w:pos="8828"/>
        </w:tabs>
        <w:rPr>
          <w:noProof/>
        </w:rPr>
      </w:pPr>
      <w:r>
        <w:rPr>
          <w:rFonts w:cstheme="majorHAnsi"/>
        </w:rPr>
        <w:fldChar w:fldCharType="begin"/>
      </w:r>
      <w:r>
        <w:rPr>
          <w:rFonts w:cstheme="majorHAnsi"/>
        </w:rPr>
        <w:instrText xml:space="preserve"> TOC \h \z \c "Tabla" </w:instrText>
      </w:r>
      <w:r>
        <w:rPr>
          <w:rFonts w:cstheme="majorHAnsi"/>
        </w:rPr>
        <w:fldChar w:fldCharType="separate"/>
      </w:r>
      <w:hyperlink w:anchor="_Toc9167386" w:history="1">
        <w:r w:rsidRPr="00DF74BC">
          <w:rPr>
            <w:rStyle w:val="Hipervnculo"/>
            <w:noProof/>
          </w:rPr>
          <w:t>Tabla 1-Estimación de requis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1673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DE2A5AA" w14:textId="33C874EF" w:rsidR="00501115" w:rsidRDefault="00CB5418">
      <w:pPr>
        <w:pStyle w:val="Tabladeilustraciones"/>
        <w:tabs>
          <w:tab w:val="right" w:leader="dot" w:pos="8828"/>
        </w:tabs>
        <w:rPr>
          <w:noProof/>
        </w:rPr>
      </w:pPr>
      <w:hyperlink w:anchor="_Toc9167387" w:history="1">
        <w:r w:rsidR="00501115" w:rsidRPr="00DF74BC">
          <w:rPr>
            <w:rStyle w:val="Hipervnculo"/>
            <w:noProof/>
          </w:rPr>
          <w:t>Tabla 2 - Priorización requisitos funcionales</w:t>
        </w:r>
        <w:r w:rsidR="00501115">
          <w:rPr>
            <w:noProof/>
            <w:webHidden/>
          </w:rPr>
          <w:tab/>
        </w:r>
        <w:r w:rsidR="00501115">
          <w:rPr>
            <w:noProof/>
            <w:webHidden/>
          </w:rPr>
          <w:fldChar w:fldCharType="begin"/>
        </w:r>
        <w:r w:rsidR="00501115">
          <w:rPr>
            <w:noProof/>
            <w:webHidden/>
          </w:rPr>
          <w:instrText xml:space="preserve"> PAGEREF _Toc9167387 \h </w:instrText>
        </w:r>
        <w:r w:rsidR="00501115">
          <w:rPr>
            <w:noProof/>
            <w:webHidden/>
          </w:rPr>
        </w:r>
        <w:r w:rsidR="00501115">
          <w:rPr>
            <w:noProof/>
            <w:webHidden/>
          </w:rPr>
          <w:fldChar w:fldCharType="separate"/>
        </w:r>
        <w:r w:rsidR="00501115">
          <w:rPr>
            <w:noProof/>
            <w:webHidden/>
          </w:rPr>
          <w:t>11</w:t>
        </w:r>
        <w:r w:rsidR="00501115">
          <w:rPr>
            <w:noProof/>
            <w:webHidden/>
          </w:rPr>
          <w:fldChar w:fldCharType="end"/>
        </w:r>
      </w:hyperlink>
    </w:p>
    <w:p w14:paraId="1AFA3C95" w14:textId="769BC6B9" w:rsidR="00501115" w:rsidRDefault="00CB5418">
      <w:pPr>
        <w:pStyle w:val="Tabladeilustraciones"/>
        <w:tabs>
          <w:tab w:val="right" w:leader="dot" w:pos="8828"/>
        </w:tabs>
        <w:rPr>
          <w:noProof/>
        </w:rPr>
      </w:pPr>
      <w:hyperlink w:anchor="_Toc9167388" w:history="1">
        <w:r w:rsidR="00501115" w:rsidRPr="00DF74BC">
          <w:rPr>
            <w:rStyle w:val="Hipervnculo"/>
            <w:noProof/>
          </w:rPr>
          <w:t>Tabla 3- Priorización requisitos no funcionales</w:t>
        </w:r>
        <w:r w:rsidR="00501115">
          <w:rPr>
            <w:noProof/>
            <w:webHidden/>
          </w:rPr>
          <w:tab/>
        </w:r>
        <w:r w:rsidR="00501115">
          <w:rPr>
            <w:noProof/>
            <w:webHidden/>
          </w:rPr>
          <w:fldChar w:fldCharType="begin"/>
        </w:r>
        <w:r w:rsidR="00501115">
          <w:rPr>
            <w:noProof/>
            <w:webHidden/>
          </w:rPr>
          <w:instrText xml:space="preserve"> PAGEREF _Toc9167388 \h </w:instrText>
        </w:r>
        <w:r w:rsidR="00501115">
          <w:rPr>
            <w:noProof/>
            <w:webHidden/>
          </w:rPr>
        </w:r>
        <w:r w:rsidR="00501115">
          <w:rPr>
            <w:noProof/>
            <w:webHidden/>
          </w:rPr>
          <w:fldChar w:fldCharType="separate"/>
        </w:r>
        <w:r w:rsidR="00501115">
          <w:rPr>
            <w:noProof/>
            <w:webHidden/>
          </w:rPr>
          <w:t>11</w:t>
        </w:r>
        <w:r w:rsidR="00501115">
          <w:rPr>
            <w:noProof/>
            <w:webHidden/>
          </w:rPr>
          <w:fldChar w:fldCharType="end"/>
        </w:r>
      </w:hyperlink>
    </w:p>
    <w:p w14:paraId="7ED3AFE0" w14:textId="45CAB5AA" w:rsidR="006229F4" w:rsidRPr="008A5C25" w:rsidRDefault="00501115" w:rsidP="006229F4">
      <w:pPr>
        <w:rPr>
          <w:rFonts w:cstheme="majorHAnsi"/>
        </w:rPr>
      </w:pPr>
      <w:r>
        <w:rPr>
          <w:rFonts w:cstheme="majorHAnsi"/>
        </w:rPr>
        <w:fldChar w:fldCharType="end"/>
      </w:r>
    </w:p>
    <w:p w14:paraId="5461F691" w14:textId="0FF5C0F6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692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13" w:name="_Toc9086858"/>
      <w:bookmarkStart w:id="14" w:name="_Toc9170344"/>
      <w:r w:rsidRPr="008A5C25">
        <w:lastRenderedPageBreak/>
        <w:t>Introducción</w:t>
      </w:r>
      <w:bookmarkEnd w:id="13"/>
      <w:bookmarkEnd w:id="14"/>
    </w:p>
    <w:p w14:paraId="576A79C4" w14:textId="2E84DB16" w:rsidR="00472CA3" w:rsidRPr="003D0488" w:rsidRDefault="00472CA3" w:rsidP="00E95E34">
      <w:pPr>
        <w:pStyle w:val="Ttulo2"/>
        <w:numPr>
          <w:ilvl w:val="1"/>
          <w:numId w:val="2"/>
        </w:numPr>
        <w:rPr>
          <w:b w:val="0"/>
        </w:rPr>
      </w:pPr>
      <w:bookmarkStart w:id="15" w:name="_Toc9170345"/>
      <w:r w:rsidRPr="003D0488">
        <w:t>Propósito</w:t>
      </w:r>
      <w:bookmarkEnd w:id="15"/>
      <w:r w:rsidRPr="003D0488">
        <w:t xml:space="preserve"> </w:t>
      </w:r>
    </w:p>
    <w:p w14:paraId="37096AC8" w14:textId="0D13722B" w:rsidR="008455D4" w:rsidRDefault="00FB082D" w:rsidP="00916967">
      <w:pPr>
        <w:rPr>
          <w:rFonts w:cstheme="majorHAnsi"/>
        </w:rPr>
      </w:pPr>
      <w:r>
        <w:rPr>
          <w:rFonts w:cstheme="majorHAnsi"/>
        </w:rPr>
        <w:t xml:space="preserve">El objetivo de este documento es </w:t>
      </w:r>
      <w:r w:rsidR="000D677C">
        <w:rPr>
          <w:rFonts w:cstheme="majorHAnsi"/>
        </w:rPr>
        <w:t xml:space="preserve">establecer los requisitos </w:t>
      </w:r>
      <w:r w:rsidR="00582448">
        <w:rPr>
          <w:rFonts w:cstheme="majorHAnsi"/>
        </w:rPr>
        <w:t xml:space="preserve">de </w:t>
      </w:r>
      <w:proofErr w:type="spellStart"/>
      <w:r w:rsidR="00B50FA7">
        <w:rPr>
          <w:rFonts w:cstheme="majorHAnsi"/>
        </w:rPr>
        <w:t>cpPlugins</w:t>
      </w:r>
      <w:proofErr w:type="spellEnd"/>
      <w:r w:rsidR="00B50FA7">
        <w:rPr>
          <w:rFonts w:cstheme="majorHAnsi"/>
        </w:rPr>
        <w:t xml:space="preserve"> 3.0, </w:t>
      </w:r>
      <w:r w:rsidR="009D0E8C">
        <w:rPr>
          <w:rFonts w:cstheme="majorHAnsi"/>
        </w:rPr>
        <w:t xml:space="preserve">indicando </w:t>
      </w:r>
      <w:r w:rsidR="00CA1014">
        <w:rPr>
          <w:rFonts w:cstheme="majorHAnsi"/>
        </w:rPr>
        <w:t xml:space="preserve">los aspectos </w:t>
      </w:r>
      <w:r w:rsidR="00D62582">
        <w:rPr>
          <w:rFonts w:cstheme="majorHAnsi"/>
        </w:rPr>
        <w:t xml:space="preserve">que influyan </w:t>
      </w:r>
      <w:r w:rsidR="00791769">
        <w:rPr>
          <w:rFonts w:cstheme="majorHAnsi"/>
        </w:rPr>
        <w:t xml:space="preserve">en </w:t>
      </w:r>
      <w:r w:rsidR="0051223D">
        <w:rPr>
          <w:rFonts w:cstheme="majorHAnsi"/>
        </w:rPr>
        <w:t xml:space="preserve">estos </w:t>
      </w:r>
      <w:r w:rsidR="00791769">
        <w:rPr>
          <w:rFonts w:cstheme="majorHAnsi"/>
        </w:rPr>
        <w:t xml:space="preserve">y su </w:t>
      </w:r>
      <w:r w:rsidR="0076590A">
        <w:rPr>
          <w:rFonts w:cstheme="majorHAnsi"/>
        </w:rPr>
        <w:t xml:space="preserve">respectiva descripción. </w:t>
      </w:r>
      <w:r w:rsidR="00F527EB">
        <w:rPr>
          <w:rFonts w:cstheme="majorHAnsi"/>
        </w:rPr>
        <w:t xml:space="preserve"> </w:t>
      </w:r>
      <w:r w:rsidR="009E3D2D">
        <w:rPr>
          <w:rFonts w:cstheme="majorHAnsi"/>
        </w:rPr>
        <w:t xml:space="preserve">Para </w:t>
      </w:r>
      <w:r w:rsidR="008F5E70">
        <w:rPr>
          <w:rFonts w:cstheme="majorHAnsi"/>
        </w:rPr>
        <w:t>cumplir con este objetivo</w:t>
      </w:r>
      <w:r w:rsidR="009E3D2D">
        <w:rPr>
          <w:rFonts w:cstheme="majorHAnsi"/>
        </w:rPr>
        <w:t>,</w:t>
      </w:r>
      <w:r w:rsidR="00E24A97">
        <w:rPr>
          <w:rFonts w:cstheme="majorHAnsi"/>
        </w:rPr>
        <w:t xml:space="preserve"> </w:t>
      </w:r>
      <w:r w:rsidR="009E3D2D">
        <w:rPr>
          <w:rFonts w:cstheme="majorHAnsi"/>
        </w:rPr>
        <w:t xml:space="preserve">se </w:t>
      </w:r>
      <w:r w:rsidR="001713CC">
        <w:rPr>
          <w:rFonts w:cstheme="majorHAnsi"/>
        </w:rPr>
        <w:t xml:space="preserve">expone </w:t>
      </w:r>
      <w:r w:rsidR="007E6F70">
        <w:rPr>
          <w:rFonts w:cstheme="majorHAnsi"/>
        </w:rPr>
        <w:t xml:space="preserve">el contexto en el que se encuentra </w:t>
      </w:r>
      <w:proofErr w:type="spellStart"/>
      <w:r w:rsidR="00A21873">
        <w:rPr>
          <w:rFonts w:cstheme="majorHAnsi"/>
        </w:rPr>
        <w:t>cpPlugins</w:t>
      </w:r>
      <w:proofErr w:type="spellEnd"/>
      <w:r w:rsidR="00A21873">
        <w:rPr>
          <w:rFonts w:cstheme="majorHAnsi"/>
        </w:rPr>
        <w:t xml:space="preserve"> 3.0, </w:t>
      </w:r>
      <w:r w:rsidR="00443453">
        <w:rPr>
          <w:rFonts w:cstheme="majorHAnsi"/>
        </w:rPr>
        <w:t xml:space="preserve">mostrando los beneficios que trae su </w:t>
      </w:r>
      <w:r w:rsidR="008169AA">
        <w:rPr>
          <w:rFonts w:cstheme="majorHAnsi"/>
        </w:rPr>
        <w:t xml:space="preserve">desarrollo. </w:t>
      </w:r>
      <w:r w:rsidR="001740EE">
        <w:rPr>
          <w:rFonts w:cstheme="majorHAnsi"/>
        </w:rPr>
        <w:t>En seguida</w:t>
      </w:r>
      <w:r w:rsidR="008169AA">
        <w:rPr>
          <w:rFonts w:cstheme="majorHAnsi"/>
        </w:rPr>
        <w:t xml:space="preserve">, se </w:t>
      </w:r>
      <w:r w:rsidR="0081726D">
        <w:rPr>
          <w:rFonts w:cstheme="majorHAnsi"/>
        </w:rPr>
        <w:t>muestran</w:t>
      </w:r>
      <w:r w:rsidR="005810A4">
        <w:rPr>
          <w:rFonts w:cstheme="majorHAnsi"/>
        </w:rPr>
        <w:t xml:space="preserve"> los mecanismos de comunicación que tiene </w:t>
      </w:r>
      <w:proofErr w:type="spellStart"/>
      <w:r w:rsidR="005810A4">
        <w:rPr>
          <w:rFonts w:cstheme="majorHAnsi"/>
        </w:rPr>
        <w:t>cpPlugins</w:t>
      </w:r>
      <w:proofErr w:type="spellEnd"/>
      <w:r w:rsidR="005810A4">
        <w:rPr>
          <w:rFonts w:cstheme="majorHAnsi"/>
        </w:rPr>
        <w:t xml:space="preserve"> 3.0 tanto con sus usuarios como con sistemas externos</w:t>
      </w:r>
      <w:r w:rsidR="009674D7">
        <w:rPr>
          <w:rFonts w:cstheme="majorHAnsi"/>
        </w:rPr>
        <w:t xml:space="preserve">. </w:t>
      </w:r>
      <w:r w:rsidR="00F96404">
        <w:rPr>
          <w:rFonts w:cstheme="majorHAnsi"/>
        </w:rPr>
        <w:t xml:space="preserve">El documento </w:t>
      </w:r>
      <w:r w:rsidR="00E15992">
        <w:rPr>
          <w:rFonts w:cstheme="majorHAnsi"/>
        </w:rPr>
        <w:t>continúa</w:t>
      </w:r>
      <w:r w:rsidR="00F96404">
        <w:rPr>
          <w:rFonts w:cstheme="majorHAnsi"/>
        </w:rPr>
        <w:t xml:space="preserve"> </w:t>
      </w:r>
      <w:r w:rsidR="00E033FD">
        <w:rPr>
          <w:rFonts w:cstheme="majorHAnsi"/>
        </w:rPr>
        <w:t>estableciendo t</w:t>
      </w:r>
      <w:r w:rsidR="009674D7">
        <w:rPr>
          <w:rFonts w:cstheme="majorHAnsi"/>
        </w:rPr>
        <w:t>odos los aspectos que afectan</w:t>
      </w:r>
      <w:r w:rsidR="00F920BF">
        <w:rPr>
          <w:rFonts w:cstheme="majorHAnsi"/>
        </w:rPr>
        <w:t xml:space="preserve"> </w:t>
      </w:r>
      <w:r w:rsidR="007F1CD5">
        <w:rPr>
          <w:rFonts w:cstheme="majorHAnsi"/>
        </w:rPr>
        <w:t xml:space="preserve">directa o indirectamente </w:t>
      </w:r>
      <w:r w:rsidR="00F920BF">
        <w:rPr>
          <w:rFonts w:cstheme="majorHAnsi"/>
        </w:rPr>
        <w:t xml:space="preserve">los requisitos establecidos. </w:t>
      </w:r>
      <w:r w:rsidR="005B6D18">
        <w:rPr>
          <w:rFonts w:cstheme="majorHAnsi"/>
        </w:rPr>
        <w:t xml:space="preserve">También, </w:t>
      </w:r>
      <w:r w:rsidR="00F527EB">
        <w:rPr>
          <w:rFonts w:cstheme="majorHAnsi"/>
        </w:rPr>
        <w:t xml:space="preserve">se listan </w:t>
      </w:r>
      <w:r w:rsidR="00DC0D56">
        <w:rPr>
          <w:rFonts w:cstheme="majorHAnsi"/>
        </w:rPr>
        <w:t>formal</w:t>
      </w:r>
      <w:r w:rsidR="00E15992">
        <w:rPr>
          <w:rFonts w:cstheme="majorHAnsi"/>
        </w:rPr>
        <w:t>mente</w:t>
      </w:r>
      <w:r w:rsidR="00DC0D56">
        <w:rPr>
          <w:rFonts w:cstheme="majorHAnsi"/>
        </w:rPr>
        <w:t xml:space="preserve"> los requisitos funcionales y no funcionales y </w:t>
      </w:r>
      <w:r w:rsidR="00F527EB">
        <w:rPr>
          <w:rFonts w:cstheme="majorHAnsi"/>
        </w:rPr>
        <w:t>se realiza la</w:t>
      </w:r>
      <w:r w:rsidR="00DC0D56">
        <w:rPr>
          <w:rFonts w:cstheme="majorHAnsi"/>
        </w:rPr>
        <w:t xml:space="preserve"> </w:t>
      </w:r>
      <w:r w:rsidR="00F527EB">
        <w:rPr>
          <w:rFonts w:cstheme="majorHAnsi"/>
        </w:rPr>
        <w:t>priorización</w:t>
      </w:r>
      <w:r w:rsidR="00DC0D56">
        <w:rPr>
          <w:rFonts w:cstheme="majorHAnsi"/>
        </w:rPr>
        <w:t xml:space="preserve"> de </w:t>
      </w:r>
      <w:r w:rsidR="00F527EB">
        <w:rPr>
          <w:rFonts w:cstheme="majorHAnsi"/>
        </w:rPr>
        <w:t>estos</w:t>
      </w:r>
      <w:r w:rsidR="00DC0D56">
        <w:rPr>
          <w:rFonts w:cstheme="majorHAnsi"/>
        </w:rPr>
        <w:t xml:space="preserve">. </w:t>
      </w:r>
      <w:r w:rsidR="00F527EB">
        <w:rPr>
          <w:rFonts w:cstheme="majorHAnsi"/>
        </w:rPr>
        <w:t>Finalmente, se describen l</w:t>
      </w:r>
      <w:r w:rsidR="00DC0D56">
        <w:rPr>
          <w:rFonts w:cstheme="majorHAnsi"/>
        </w:rPr>
        <w:t xml:space="preserve">os </w:t>
      </w:r>
      <w:r w:rsidR="00AE705E">
        <w:rPr>
          <w:rFonts w:cstheme="majorHAnsi"/>
        </w:rPr>
        <w:t>atributos de calidad que debe tener el sistema para su correcto funcionamiento.</w:t>
      </w:r>
    </w:p>
    <w:p w14:paraId="38A7669C" w14:textId="487B63FA" w:rsidR="00FC7BAF" w:rsidRDefault="00E4143F" w:rsidP="00916967">
      <w:pPr>
        <w:rPr>
          <w:rFonts w:cstheme="majorHAnsi"/>
        </w:rPr>
      </w:pPr>
      <w:r>
        <w:rPr>
          <w:rFonts w:cstheme="majorHAnsi"/>
        </w:rPr>
        <w:t>Este</w:t>
      </w:r>
      <w:r w:rsidR="007369DF">
        <w:rPr>
          <w:rFonts w:cstheme="majorHAnsi"/>
        </w:rPr>
        <w:t xml:space="preserve"> documento es importante debido a que establece formalmente l</w:t>
      </w:r>
      <w:r w:rsidR="00A92C72">
        <w:rPr>
          <w:rFonts w:cstheme="majorHAnsi"/>
        </w:rPr>
        <w:t>a</w:t>
      </w:r>
      <w:r w:rsidR="007369DF">
        <w:rPr>
          <w:rFonts w:cstheme="majorHAnsi"/>
        </w:rPr>
        <w:t xml:space="preserve">s características y funcionalidades que espera el cliente del sistema. </w:t>
      </w:r>
      <w:r w:rsidR="00060C0E">
        <w:rPr>
          <w:rFonts w:cstheme="majorHAnsi"/>
        </w:rPr>
        <w:t xml:space="preserve">De esta manera, el </w:t>
      </w:r>
      <w:r w:rsidR="00891FDF">
        <w:rPr>
          <w:rFonts w:cstheme="majorHAnsi"/>
        </w:rPr>
        <w:t>d</w:t>
      </w:r>
      <w:r w:rsidR="00060C0E">
        <w:rPr>
          <w:rFonts w:cstheme="majorHAnsi"/>
        </w:rPr>
        <w:t>o</w:t>
      </w:r>
      <w:r w:rsidR="00891FDF">
        <w:rPr>
          <w:rFonts w:cstheme="majorHAnsi"/>
        </w:rPr>
        <w:t>c</w:t>
      </w:r>
      <w:r w:rsidR="00060C0E">
        <w:rPr>
          <w:rFonts w:cstheme="majorHAnsi"/>
        </w:rPr>
        <w:t>umento busca</w:t>
      </w:r>
      <w:r w:rsidR="00A92C72">
        <w:rPr>
          <w:rFonts w:cstheme="majorHAnsi"/>
        </w:rPr>
        <w:t xml:space="preserve"> </w:t>
      </w:r>
      <w:r w:rsidR="005B38CE">
        <w:rPr>
          <w:rFonts w:cstheme="majorHAnsi"/>
        </w:rPr>
        <w:t xml:space="preserve">conseguir claridad durante el desarrollo del producto y un punto de referencia a la hora de validar </w:t>
      </w:r>
      <w:r w:rsidR="008B54F9">
        <w:rPr>
          <w:rFonts w:cstheme="majorHAnsi"/>
        </w:rPr>
        <w:t>el sistema</w:t>
      </w:r>
      <w:r w:rsidR="00966F65">
        <w:rPr>
          <w:rFonts w:cstheme="majorHAnsi"/>
        </w:rPr>
        <w:t xml:space="preserve"> con el cliente</w:t>
      </w:r>
      <w:r w:rsidR="008B54F9">
        <w:rPr>
          <w:rFonts w:cstheme="majorHAnsi"/>
        </w:rPr>
        <w:t>.</w:t>
      </w:r>
    </w:p>
    <w:p w14:paraId="7764478D" w14:textId="77777777" w:rsidR="003D0488" w:rsidRDefault="003D0488" w:rsidP="00916967">
      <w:pPr>
        <w:rPr>
          <w:rFonts w:cstheme="majorHAnsi"/>
        </w:rPr>
      </w:pPr>
    </w:p>
    <w:p w14:paraId="5461F693" w14:textId="2310B92B" w:rsidR="00F67CB7" w:rsidRPr="003D0488" w:rsidRDefault="00472CA3" w:rsidP="00E95E34">
      <w:pPr>
        <w:pStyle w:val="Ttulo2"/>
        <w:numPr>
          <w:ilvl w:val="1"/>
          <w:numId w:val="2"/>
        </w:numPr>
        <w:rPr>
          <w:b w:val="0"/>
        </w:rPr>
      </w:pPr>
      <w:bookmarkStart w:id="16" w:name="_Alcance"/>
      <w:bookmarkStart w:id="17" w:name="_Toc9170346"/>
      <w:bookmarkEnd w:id="16"/>
      <w:r w:rsidRPr="003D0488">
        <w:t>Alcance</w:t>
      </w:r>
      <w:bookmarkEnd w:id="17"/>
      <w:r w:rsidR="005E082E" w:rsidRPr="003D0488">
        <w:rPr>
          <w:b w:val="0"/>
        </w:rPr>
        <w:t xml:space="preserve"> </w:t>
      </w:r>
    </w:p>
    <w:p w14:paraId="663FF877" w14:textId="1F69CDA8" w:rsidR="00FF7748" w:rsidRDefault="00225927" w:rsidP="00916967">
      <w:pPr>
        <w:rPr>
          <w:rFonts w:cstheme="majorHAnsi"/>
        </w:rPr>
      </w:pP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es una</w:t>
      </w:r>
      <w:r w:rsidR="005019B5">
        <w:rPr>
          <w:rFonts w:cstheme="majorHAnsi"/>
        </w:rPr>
        <w:t xml:space="preserve"> aplicación web para el diseño de</w:t>
      </w:r>
      <w:r w:rsidR="0058020B">
        <w:rPr>
          <w:rFonts w:cstheme="majorHAnsi"/>
        </w:rPr>
        <w:t xml:space="preserve"> flujos de </w:t>
      </w:r>
      <w:r w:rsidR="00EC645A">
        <w:rPr>
          <w:rFonts w:cstheme="majorHAnsi"/>
        </w:rPr>
        <w:t>procesamiento</w:t>
      </w:r>
      <w:r w:rsidR="0058020B">
        <w:rPr>
          <w:rFonts w:cstheme="majorHAnsi"/>
        </w:rPr>
        <w:t xml:space="preserve"> de datos médicos</w:t>
      </w:r>
      <w:r w:rsidR="00F92E13">
        <w:rPr>
          <w:rFonts w:cstheme="majorHAnsi"/>
        </w:rPr>
        <w:t>.</w:t>
      </w:r>
      <w:r w:rsidR="00F4132B">
        <w:rPr>
          <w:rFonts w:cstheme="majorHAnsi"/>
        </w:rPr>
        <w:t xml:space="preserve"> </w:t>
      </w:r>
      <w:r w:rsidR="00C934A3">
        <w:rPr>
          <w:rFonts w:cstheme="majorHAnsi"/>
        </w:rPr>
        <w:t xml:space="preserve">Dentro del diseño </w:t>
      </w:r>
      <w:r w:rsidR="0053479F">
        <w:rPr>
          <w:rFonts w:cstheme="majorHAnsi"/>
        </w:rPr>
        <w:t>de estos flujos de datos, se encuentra</w:t>
      </w:r>
      <w:r w:rsidR="001A5364">
        <w:rPr>
          <w:rFonts w:cstheme="majorHAnsi"/>
        </w:rPr>
        <w:t xml:space="preserve">n </w:t>
      </w:r>
      <w:r w:rsidR="00342ADD">
        <w:rPr>
          <w:rFonts w:cstheme="majorHAnsi"/>
        </w:rPr>
        <w:t>funcionalidades</w:t>
      </w:r>
      <w:r w:rsidR="007439B7">
        <w:rPr>
          <w:rFonts w:cstheme="majorHAnsi"/>
        </w:rPr>
        <w:t xml:space="preserve"> del producto como </w:t>
      </w:r>
      <w:r w:rsidR="00D52AA5">
        <w:rPr>
          <w:rFonts w:cstheme="majorHAnsi"/>
        </w:rPr>
        <w:t>subir al sistema diferentes formatos de archivos de datos médicos</w:t>
      </w:r>
      <w:r w:rsidR="00250CE3">
        <w:rPr>
          <w:rFonts w:cstheme="majorHAnsi"/>
        </w:rPr>
        <w:t>,</w:t>
      </w:r>
      <w:r w:rsidR="00D52AA5">
        <w:rPr>
          <w:rFonts w:cstheme="majorHAnsi"/>
        </w:rPr>
        <w:t xml:space="preserve"> </w:t>
      </w:r>
      <w:r w:rsidR="00711DB2">
        <w:rPr>
          <w:rFonts w:cstheme="majorHAnsi"/>
        </w:rPr>
        <w:t>que se encuentren en diferentes</w:t>
      </w:r>
      <w:r w:rsidR="00E76E82">
        <w:rPr>
          <w:rFonts w:cstheme="majorHAnsi"/>
        </w:rPr>
        <w:t xml:space="preserve"> discos (locales o en la nube)</w:t>
      </w:r>
      <w:r w:rsidR="00BA2215">
        <w:rPr>
          <w:rFonts w:cstheme="majorHAnsi"/>
        </w:rPr>
        <w:t>,</w:t>
      </w:r>
      <w:r w:rsidR="00E76E82">
        <w:rPr>
          <w:rFonts w:cstheme="majorHAnsi"/>
        </w:rPr>
        <w:t xml:space="preserve"> </w:t>
      </w:r>
      <w:r w:rsidR="00D31603">
        <w:rPr>
          <w:rFonts w:cstheme="majorHAnsi"/>
        </w:rPr>
        <w:t>mostrar todos los algoritmos</w:t>
      </w:r>
      <w:r w:rsidR="007439B7">
        <w:rPr>
          <w:rFonts w:cstheme="majorHAnsi"/>
        </w:rPr>
        <w:t xml:space="preserve"> de </w:t>
      </w:r>
      <w:r w:rsidR="00D31603">
        <w:rPr>
          <w:rFonts w:cstheme="majorHAnsi"/>
        </w:rPr>
        <w:t>pro</w:t>
      </w:r>
      <w:r w:rsidR="00916967">
        <w:rPr>
          <w:rFonts w:cstheme="majorHAnsi"/>
        </w:rPr>
        <w:t>ce</w:t>
      </w:r>
      <w:r w:rsidR="00D31603">
        <w:rPr>
          <w:rFonts w:cstheme="majorHAnsi"/>
        </w:rPr>
        <w:t>samiento</w:t>
      </w:r>
      <w:r w:rsidR="00C76E49">
        <w:rPr>
          <w:rFonts w:cstheme="majorHAnsi"/>
        </w:rPr>
        <w:t xml:space="preserve"> o visualización que se puedan realizar</w:t>
      </w:r>
      <w:r w:rsidR="00250CE3">
        <w:rPr>
          <w:rFonts w:cstheme="majorHAnsi"/>
        </w:rPr>
        <w:t xml:space="preserve"> con el sistema</w:t>
      </w:r>
      <w:r w:rsidR="00C76E49">
        <w:rPr>
          <w:rFonts w:cstheme="majorHAnsi"/>
        </w:rPr>
        <w:t xml:space="preserve">, </w:t>
      </w:r>
      <w:r w:rsidR="00121C94">
        <w:rPr>
          <w:rFonts w:cstheme="majorHAnsi"/>
        </w:rPr>
        <w:t>otorgar al usuario</w:t>
      </w:r>
      <w:r w:rsidR="00C76E49">
        <w:rPr>
          <w:rFonts w:cstheme="majorHAnsi"/>
        </w:rPr>
        <w:t xml:space="preserve"> </w:t>
      </w:r>
      <w:r w:rsidR="00EA08F0">
        <w:rPr>
          <w:rFonts w:cstheme="majorHAnsi"/>
        </w:rPr>
        <w:t>la capacidad de diseñar un grafo con los componentes descritos para rep</w:t>
      </w:r>
      <w:r w:rsidR="00916967">
        <w:rPr>
          <w:rFonts w:cstheme="majorHAnsi"/>
        </w:rPr>
        <w:t>re</w:t>
      </w:r>
      <w:r w:rsidR="00EA08F0">
        <w:rPr>
          <w:rFonts w:cstheme="majorHAnsi"/>
        </w:rPr>
        <w:t xml:space="preserve">sentar </w:t>
      </w:r>
      <w:r w:rsidR="008C05F7">
        <w:rPr>
          <w:rFonts w:cstheme="majorHAnsi"/>
        </w:rPr>
        <w:t xml:space="preserve">un flujo de procesamiento, </w:t>
      </w:r>
      <w:r w:rsidR="00703D1C">
        <w:rPr>
          <w:rFonts w:cstheme="majorHAnsi"/>
        </w:rPr>
        <w:t>permitir</w:t>
      </w:r>
      <w:r w:rsidR="00520E37">
        <w:rPr>
          <w:rFonts w:cstheme="majorHAnsi"/>
        </w:rPr>
        <w:t xml:space="preserve"> al usuario la posibilidad de visualizar </w:t>
      </w:r>
      <w:r w:rsidR="009F7FAB">
        <w:rPr>
          <w:rFonts w:cstheme="majorHAnsi"/>
        </w:rPr>
        <w:t>e interactuar con los datos</w:t>
      </w:r>
      <w:r w:rsidR="00E469BB">
        <w:rPr>
          <w:rFonts w:cstheme="majorHAnsi"/>
        </w:rPr>
        <w:t xml:space="preserve"> del flujo </w:t>
      </w:r>
      <w:r w:rsidR="00A42CA5">
        <w:rPr>
          <w:rFonts w:cstheme="majorHAnsi"/>
        </w:rPr>
        <w:t>en diferentes etapas del procesamiento,</w:t>
      </w:r>
      <w:r w:rsidR="00094C07">
        <w:rPr>
          <w:rFonts w:cstheme="majorHAnsi"/>
        </w:rPr>
        <w:t xml:space="preserve"> </w:t>
      </w:r>
      <w:r w:rsidR="00BA74A2">
        <w:rPr>
          <w:rFonts w:cstheme="majorHAnsi"/>
        </w:rPr>
        <w:t xml:space="preserve">y </w:t>
      </w:r>
      <w:r w:rsidR="00094C07">
        <w:rPr>
          <w:rFonts w:cstheme="majorHAnsi"/>
        </w:rPr>
        <w:t xml:space="preserve">el poder ejecutar parcialmente o por completo </w:t>
      </w:r>
      <w:r w:rsidR="00F37E2F">
        <w:rPr>
          <w:rFonts w:cstheme="majorHAnsi"/>
        </w:rPr>
        <w:t>su</w:t>
      </w:r>
      <w:r w:rsidR="00094C07">
        <w:rPr>
          <w:rFonts w:cstheme="majorHAnsi"/>
        </w:rPr>
        <w:t xml:space="preserve"> flujo de datos.</w:t>
      </w:r>
    </w:p>
    <w:p w14:paraId="0700C37E" w14:textId="4A38EED1" w:rsidR="009C0240" w:rsidRPr="009C0240" w:rsidRDefault="00977F13" w:rsidP="00916967">
      <w:pPr>
        <w:rPr>
          <w:rFonts w:cstheme="majorHAnsi"/>
        </w:rPr>
      </w:pPr>
      <w:r>
        <w:rPr>
          <w:rFonts w:cstheme="majorHAnsi"/>
        </w:rPr>
        <w:t xml:space="preserve">Entre otros aspectos, es de gran importancia qu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sea altamente usable, de manera que cualquier persona</w:t>
      </w:r>
      <w:r w:rsidR="00561474">
        <w:rPr>
          <w:rFonts w:cstheme="majorHAnsi"/>
        </w:rPr>
        <w:t>,</w:t>
      </w:r>
      <w:r>
        <w:rPr>
          <w:rFonts w:cstheme="majorHAnsi"/>
        </w:rPr>
        <w:t xml:space="preserve"> sin conocimientos en programación</w:t>
      </w:r>
      <w:r w:rsidR="00561474">
        <w:rPr>
          <w:rFonts w:cstheme="majorHAnsi"/>
        </w:rPr>
        <w:t>,</w:t>
      </w:r>
      <w:r>
        <w:rPr>
          <w:rFonts w:cstheme="majorHAnsi"/>
        </w:rPr>
        <w:t xml:space="preserve"> pueda diseñar</w:t>
      </w:r>
      <w:r w:rsidR="00D644CA">
        <w:rPr>
          <w:rFonts w:cstheme="majorHAnsi"/>
        </w:rPr>
        <w:t xml:space="preserve"> su propio</w:t>
      </w:r>
      <w:r w:rsidR="00F01A37">
        <w:rPr>
          <w:rFonts w:cstheme="majorHAnsi"/>
        </w:rPr>
        <w:t xml:space="preserve"> flujo de pro</w:t>
      </w:r>
      <w:r w:rsidR="00FF7748">
        <w:rPr>
          <w:rFonts w:cstheme="majorHAnsi"/>
        </w:rPr>
        <w:t>ce</w:t>
      </w:r>
      <w:r w:rsidR="00F01A37">
        <w:rPr>
          <w:rFonts w:cstheme="majorHAnsi"/>
        </w:rPr>
        <w:t xml:space="preserve">samiento de datos </w:t>
      </w:r>
      <w:r w:rsidR="005402D5">
        <w:rPr>
          <w:rFonts w:cstheme="majorHAnsi"/>
        </w:rPr>
        <w:t>médicos,</w:t>
      </w:r>
      <w:r w:rsidR="00F31D89">
        <w:rPr>
          <w:rFonts w:cstheme="majorHAnsi"/>
        </w:rPr>
        <w:t xml:space="preserve"> y así mismo pueda</w:t>
      </w:r>
      <w:r w:rsidR="0072740D">
        <w:rPr>
          <w:rFonts w:cstheme="majorHAnsi"/>
        </w:rPr>
        <w:t xml:space="preserve"> extender la funcionalidad de</w:t>
      </w:r>
      <w:r w:rsidR="009F5826">
        <w:rPr>
          <w:rFonts w:cstheme="majorHAnsi"/>
        </w:rPr>
        <w:t xml:space="preserve"> los algoritmos presentados por medio de su diseño</w:t>
      </w:r>
      <w:r w:rsidR="0032597A">
        <w:rPr>
          <w:rFonts w:cstheme="majorHAnsi"/>
        </w:rPr>
        <w:t>. A</w:t>
      </w:r>
      <w:r w:rsidR="00F55C08">
        <w:rPr>
          <w:rFonts w:cstheme="majorHAnsi"/>
        </w:rPr>
        <w:t>demás</w:t>
      </w:r>
      <w:r w:rsidR="0032597A">
        <w:rPr>
          <w:rFonts w:cstheme="majorHAnsi"/>
        </w:rPr>
        <w:t>,</w:t>
      </w:r>
      <w:r w:rsidR="00F55C08">
        <w:rPr>
          <w:rFonts w:cstheme="majorHAnsi"/>
        </w:rPr>
        <w:t xml:space="preserve"> </w:t>
      </w:r>
      <w:r w:rsidR="0032597A">
        <w:rPr>
          <w:rFonts w:cstheme="majorHAnsi"/>
        </w:rPr>
        <w:t>se debe brindar</w:t>
      </w:r>
      <w:r w:rsidR="00EC606D">
        <w:rPr>
          <w:rFonts w:cstheme="majorHAnsi"/>
        </w:rPr>
        <w:t xml:space="preserve"> </w:t>
      </w:r>
      <w:r w:rsidR="00561474">
        <w:rPr>
          <w:rFonts w:cstheme="majorHAnsi"/>
        </w:rPr>
        <w:t xml:space="preserve">al usuario </w:t>
      </w:r>
      <w:r w:rsidR="00EC606D">
        <w:rPr>
          <w:rFonts w:cstheme="majorHAnsi"/>
        </w:rPr>
        <w:t xml:space="preserve">una respuesta rápida durante el diseño </w:t>
      </w:r>
      <w:r w:rsidR="00403794">
        <w:rPr>
          <w:rFonts w:cstheme="majorHAnsi"/>
        </w:rPr>
        <w:t>y a</w:t>
      </w:r>
      <w:r w:rsidR="00FF7748">
        <w:rPr>
          <w:rFonts w:cstheme="majorHAnsi"/>
        </w:rPr>
        <w:t xml:space="preserve"> </w:t>
      </w:r>
      <w:r w:rsidR="00403794">
        <w:rPr>
          <w:rFonts w:cstheme="majorHAnsi"/>
        </w:rPr>
        <w:t>l</w:t>
      </w:r>
      <w:r w:rsidR="00FF7748">
        <w:rPr>
          <w:rFonts w:cstheme="majorHAnsi"/>
        </w:rPr>
        <w:t>a</w:t>
      </w:r>
      <w:r w:rsidR="00403794">
        <w:rPr>
          <w:rFonts w:cstheme="majorHAnsi"/>
        </w:rPr>
        <w:t xml:space="preserve"> </w:t>
      </w:r>
      <w:r w:rsidR="00561474">
        <w:rPr>
          <w:rFonts w:cstheme="majorHAnsi"/>
        </w:rPr>
        <w:t>hora</w:t>
      </w:r>
      <w:r w:rsidR="00F4132B">
        <w:rPr>
          <w:rFonts w:cstheme="majorHAnsi"/>
        </w:rPr>
        <w:t xml:space="preserve"> de </w:t>
      </w:r>
      <w:r w:rsidR="00403794">
        <w:rPr>
          <w:rFonts w:cstheme="majorHAnsi"/>
        </w:rPr>
        <w:t xml:space="preserve">ejecutar </w:t>
      </w:r>
      <w:r w:rsidR="0041615F">
        <w:rPr>
          <w:rFonts w:cstheme="majorHAnsi"/>
        </w:rPr>
        <w:t>cualquier procesamiento.</w:t>
      </w:r>
      <w:r w:rsidR="00E26CD0">
        <w:rPr>
          <w:rFonts w:cstheme="majorHAnsi"/>
        </w:rPr>
        <w:t xml:space="preserve"> </w:t>
      </w:r>
      <w:r w:rsidR="00E87683">
        <w:rPr>
          <w:rFonts w:cstheme="majorHAnsi"/>
        </w:rPr>
        <w:t>Adicionalmente se debe tener acceso al sistema en diferentes plataformas.</w:t>
      </w:r>
      <w:r w:rsidR="00E26CD0">
        <w:rPr>
          <w:rFonts w:cstheme="majorHAnsi"/>
        </w:rPr>
        <w:t xml:space="preserve"> </w:t>
      </w:r>
      <w:r w:rsidR="00DA2B33" w:rsidRPr="008A5C25">
        <w:rPr>
          <w:rFonts w:cstheme="majorHAnsi"/>
        </w:rPr>
        <w:br w:type="page"/>
      </w:r>
    </w:p>
    <w:p w14:paraId="54D05DA2" w14:textId="6757A725" w:rsidR="008A5C25" w:rsidRDefault="00412C8B" w:rsidP="00FE2584">
      <w:pPr>
        <w:pStyle w:val="Ttulo1"/>
        <w:numPr>
          <w:ilvl w:val="0"/>
          <w:numId w:val="2"/>
        </w:numPr>
      </w:pPr>
      <w:bookmarkStart w:id="18" w:name="_Toc9086859"/>
      <w:bookmarkStart w:id="19" w:name="_Toc9170347"/>
      <w:r w:rsidRPr="008A5C25">
        <w:lastRenderedPageBreak/>
        <w:t>Glosario</w:t>
      </w:r>
      <w:bookmarkEnd w:id="18"/>
      <w:bookmarkEnd w:id="19"/>
    </w:p>
    <w:p w14:paraId="49126A95" w14:textId="5F21AA3C" w:rsidR="006F4A02" w:rsidRPr="009C0240" w:rsidRDefault="15CDAD2E" w:rsidP="008A5C25">
      <w:pPr>
        <w:pStyle w:val="Prrafodelista"/>
        <w:numPr>
          <w:ilvl w:val="0"/>
          <w:numId w:val="13"/>
        </w:numPr>
        <w:rPr>
          <w:rFonts w:cstheme="majorBidi"/>
          <w:b/>
        </w:rPr>
      </w:pPr>
      <w:proofErr w:type="spellStart"/>
      <w:r w:rsidRPr="15CDAD2E">
        <w:rPr>
          <w:rFonts w:cstheme="majorBidi"/>
          <w:b/>
          <w:bCs/>
        </w:rPr>
        <w:t>Deadline</w:t>
      </w:r>
      <w:proofErr w:type="spellEnd"/>
      <w:r w:rsidRPr="15CDAD2E">
        <w:rPr>
          <w:rFonts w:cstheme="majorBidi"/>
          <w:b/>
          <w:bCs/>
        </w:rPr>
        <w:t xml:space="preserve">: </w:t>
      </w:r>
      <w:r w:rsidRPr="15CDAD2E">
        <w:rPr>
          <w:rFonts w:cstheme="majorBidi"/>
        </w:rPr>
        <w:t xml:space="preserve">la hora o el </w:t>
      </w:r>
      <w:r w:rsidR="4E3CB057" w:rsidRPr="4E3CB057">
        <w:rPr>
          <w:rFonts w:cstheme="majorBidi"/>
        </w:rPr>
        <w:t>día</w:t>
      </w:r>
      <w:r w:rsidRPr="15CDAD2E">
        <w:rPr>
          <w:rFonts w:cstheme="majorBidi"/>
        </w:rPr>
        <w:t xml:space="preserve"> en que algo </w:t>
      </w:r>
      <w:r w:rsidR="5A71B53B" w:rsidRPr="5A71B53B">
        <w:rPr>
          <w:rFonts w:cstheme="majorBidi"/>
        </w:rPr>
        <w:t xml:space="preserve">debe ser </w:t>
      </w:r>
      <w:r w:rsidR="4E3CB057" w:rsidRPr="4E3CB057">
        <w:rPr>
          <w:rFonts w:cstheme="majorBidi"/>
        </w:rPr>
        <w:t>terminado</w:t>
      </w:r>
      <w:r w:rsidR="00393CFC">
        <w:rPr>
          <w:rFonts w:cstheme="majorBidi"/>
        </w:rPr>
        <w:t xml:space="preserve"> </w:t>
      </w:r>
      <w:r w:rsidR="00390217">
        <w:rPr>
          <w:rFonts w:cstheme="majorBidi"/>
        </w:rPr>
        <w:fldChar w:fldCharType="begin"/>
      </w:r>
      <w:r w:rsidR="00390217">
        <w:rPr>
          <w:rFonts w:cstheme="majorBidi"/>
        </w:rPr>
        <w:instrText xml:space="preserve"> ADDIN ZOTERO_ITEM CSL_CITATION {"citationID":"RFB2TJWa","properties":{"formattedCitation":"[1]","plainCitation":"[1]","noteIndex":0},"citationItems":[{"id":818,"uris":["http://zotero.org/groups/2325644/items/BGVIPHC9"],"uri":["http://zotero.org/groups/2325644/items/BGVIPHC9"],"itemData":{"id":818,"type":"webpage","title":"Significado de DEADLINE en el Diccionario Cambridge inglés","abstract":"deadline Significado deadline: 1. a time or day by which something must be done:  2. a time or day by which something must be done:  3. the time or date by which something must be done: . Aprender más.","URL":"https://dictionary.cambridge.org/es/diccionario/ingles/deadline","language":"es","accessed":{"date-parts":[["2019",5,19]]}}}],"schema":"https://github.com/citation-style-language/schema/raw/master/csl-citation.json"} </w:instrText>
      </w:r>
      <w:r w:rsidR="00390217">
        <w:rPr>
          <w:rFonts w:cstheme="majorBidi"/>
        </w:rPr>
        <w:fldChar w:fldCharType="separate"/>
      </w:r>
      <w:r w:rsidR="00390217" w:rsidRPr="00390217">
        <w:rPr>
          <w:rFonts w:ascii="Times New Roman" w:hAnsi="Times New Roman" w:cs="Times New Roman"/>
        </w:rPr>
        <w:t>[1]</w:t>
      </w:r>
      <w:r w:rsidR="00390217">
        <w:rPr>
          <w:rFonts w:cstheme="majorBidi"/>
        </w:rPr>
        <w:fldChar w:fldCharType="end"/>
      </w:r>
      <w:r w:rsidR="4E3CB057" w:rsidRPr="4E3CB057">
        <w:rPr>
          <w:rFonts w:cstheme="majorBidi"/>
        </w:rPr>
        <w:t>.</w:t>
      </w:r>
    </w:p>
    <w:p w14:paraId="318B7762" w14:textId="14516113" w:rsidR="006F4A02" w:rsidRPr="009C0240" w:rsidRDefault="006F4A02" w:rsidP="008A5C25">
      <w:pPr>
        <w:pStyle w:val="Prrafodelista"/>
        <w:numPr>
          <w:ilvl w:val="0"/>
          <w:numId w:val="13"/>
        </w:numPr>
        <w:rPr>
          <w:rFonts w:cstheme="majorHAnsi"/>
          <w:b/>
        </w:rPr>
      </w:pPr>
      <w:proofErr w:type="spellStart"/>
      <w:r w:rsidRPr="009C0240">
        <w:rPr>
          <w:rFonts w:cstheme="majorHAnsi"/>
          <w:b/>
        </w:rPr>
        <w:t>Drag</w:t>
      </w:r>
      <w:proofErr w:type="spellEnd"/>
      <w:r w:rsidRPr="009C0240">
        <w:rPr>
          <w:rFonts w:cstheme="majorHAnsi"/>
          <w:b/>
        </w:rPr>
        <w:t xml:space="preserve"> and </w:t>
      </w:r>
      <w:proofErr w:type="spellStart"/>
      <w:r w:rsidR="000742DC" w:rsidRPr="009C0240">
        <w:rPr>
          <w:rFonts w:cstheme="majorHAnsi"/>
          <w:b/>
        </w:rPr>
        <w:t>drop</w:t>
      </w:r>
      <w:proofErr w:type="spellEnd"/>
      <w:r w:rsidR="000742DC" w:rsidRPr="009C0240">
        <w:rPr>
          <w:rFonts w:cstheme="majorHAnsi"/>
          <w:b/>
        </w:rPr>
        <w:t>:</w:t>
      </w:r>
      <w:r w:rsidR="00D909FE">
        <w:rPr>
          <w:rFonts w:cstheme="majorHAnsi"/>
          <w:b/>
        </w:rPr>
        <w:t xml:space="preserve"> </w:t>
      </w:r>
      <w:r w:rsidR="00D909FE" w:rsidRPr="002A497E">
        <w:rPr>
          <w:rFonts w:cstheme="majorHAnsi"/>
        </w:rPr>
        <w:t xml:space="preserve">técnica de arrastrar y soltar, </w:t>
      </w:r>
      <w:r w:rsidR="0007563F" w:rsidRPr="002A497E">
        <w:rPr>
          <w:rFonts w:cstheme="majorHAnsi"/>
        </w:rPr>
        <w:t xml:space="preserve">acción de mover objetos con </w:t>
      </w:r>
      <w:r w:rsidR="00715DD9" w:rsidRPr="002A497E">
        <w:rPr>
          <w:rFonts w:cstheme="majorHAnsi"/>
        </w:rPr>
        <w:t>el ratón</w:t>
      </w:r>
      <w:r w:rsidR="004179D6" w:rsidRPr="002A497E">
        <w:rPr>
          <w:rFonts w:cstheme="majorHAnsi"/>
        </w:rPr>
        <w:t xml:space="preserve"> de una ventana a otra o entre partes de una misma ventana</w:t>
      </w:r>
      <w:r w:rsidR="00F724AC">
        <w:rPr>
          <w:rFonts w:cstheme="majorHAnsi"/>
        </w:rPr>
        <w:t xml:space="preserve"> </w:t>
      </w:r>
      <w:r w:rsidR="00F724AC">
        <w:rPr>
          <w:rFonts w:cstheme="majorHAnsi"/>
        </w:rPr>
        <w:fldChar w:fldCharType="begin"/>
      </w:r>
      <w:r w:rsidR="0093021B">
        <w:rPr>
          <w:rFonts w:cstheme="majorHAnsi"/>
        </w:rPr>
        <w:instrText xml:space="preserve"> ADDIN ZOTERO_ITEM CSL_CITATION {"citationID":"kGCWdoGw","properties":{"formattedCitation":"[2]","plainCitation":"[2]","noteIndex":0},"citationItems":[{"id":820,"uris":["http://zotero.org/groups/2325644/items/QDXH2QKR"],"uri":["http://zotero.org/groups/2325644/items/QDXH2QKR"],"itemData":{"id":820,"type":"book","title":"Diccionario de Informatica, Telecomunicaciones y Ciencias Afines/Dictionary of Computing, Telecommunications, and Related Sciences: Ingles-Espanol/Spanish-English","publisher":"Ediciones Díaz de Santos","number-of-pages":"1413","source":"Google Books","abstract":"Este diccionario que engloba unas 83.000 entradas, casi 10.000 abreviaturas y unas 6.000 definiciones y aclaraciones, es el resultado de la experiencia recopilada durante los últimos 20 años en la traducción técnica especializada en la materia y de la consulta de las principales obras aparecidas recientemente en el mercado sobre estos temas, así como de la explicación y resolución de muchas dudas por ingenieros, expertos y aplicadores de técnicas y sistemas del sector. Está destinado a técnicos, expertos, traductores profesionales, y en general, a toda persona que se relacione con la informática, la electrónica o las telecomunicaciones utilizando ambos idiomas. El diccionario justifica su carácter politécnico porque se han añadido numerosos términos de ramos afines y especializados, como por ejemplo telefonía, electromedicina, telegrafía, sistemas de armas, radiactividad, informática, termoelectricidad, radiodifusión, nucleónica, láser, televisión, electricidad, técnicas de detección, magnetismo, espectrografía, etc.","ISBN":"978-84-7978-626-7","note":"Google-Books-ID: 31cagl0wNzEC","title-short":"Diccionario de Informatica, Telecomunicaciones y Ciencias Afines/Dictionary of Computing, Telecommunications, and Related Sciences","language":"es","author":[{"family":"León","given":"Mario"}],"issued":{"date-parts":[["2004"]]}}}],"schema":"https://github.com/citation-style-language/schema/raw/master/csl-citation.json"} </w:instrText>
      </w:r>
      <w:r w:rsidR="00F724AC">
        <w:rPr>
          <w:rFonts w:cstheme="majorHAnsi"/>
        </w:rPr>
        <w:fldChar w:fldCharType="separate"/>
      </w:r>
      <w:r w:rsidR="0093021B" w:rsidRPr="0093021B">
        <w:rPr>
          <w:rFonts w:ascii="Times New Roman" w:hAnsi="Times New Roman" w:cs="Times New Roman"/>
        </w:rPr>
        <w:t>[2]</w:t>
      </w:r>
      <w:r w:rsidR="00F724AC">
        <w:rPr>
          <w:rFonts w:cstheme="majorHAnsi"/>
        </w:rPr>
        <w:fldChar w:fldCharType="end"/>
      </w:r>
      <w:r w:rsidR="002A497E" w:rsidRPr="002A497E">
        <w:rPr>
          <w:rFonts w:cstheme="majorHAnsi"/>
        </w:rPr>
        <w:t>.</w:t>
      </w:r>
    </w:p>
    <w:p w14:paraId="28B42DBB" w14:textId="4E830D30" w:rsidR="009C0240" w:rsidRPr="009C0240" w:rsidRDefault="008A5C25" w:rsidP="00640316">
      <w:pPr>
        <w:pStyle w:val="Prrafodelista"/>
        <w:numPr>
          <w:ilvl w:val="0"/>
          <w:numId w:val="13"/>
        </w:numPr>
        <w:rPr>
          <w:rFonts w:cstheme="majorHAnsi"/>
          <w:b/>
        </w:rPr>
      </w:pPr>
      <w:r w:rsidRPr="009C0240">
        <w:rPr>
          <w:rFonts w:cstheme="majorHAnsi"/>
          <w:b/>
        </w:rPr>
        <w:t>Funcionalidad:</w:t>
      </w:r>
      <w:r w:rsidR="002700E1">
        <w:rPr>
          <w:rFonts w:cstheme="majorHAnsi"/>
          <w:b/>
        </w:rPr>
        <w:t xml:space="preserve"> </w:t>
      </w:r>
      <w:r w:rsidR="002700E1">
        <w:rPr>
          <w:rFonts w:cstheme="majorHAnsi"/>
        </w:rPr>
        <w:t>término que hace referencia a un algoritmo o filtro</w:t>
      </w:r>
      <w:r w:rsidR="0093021B">
        <w:rPr>
          <w:rFonts w:cstheme="majorHAnsi"/>
        </w:rPr>
        <w:t xml:space="preserve"> que se aplica a un </w:t>
      </w:r>
      <w:r w:rsidR="005C5EDD">
        <w:rPr>
          <w:rFonts w:cstheme="majorHAnsi"/>
        </w:rPr>
        <w:t>dato médico estructurado</w:t>
      </w:r>
      <w:r w:rsidR="00B968AB">
        <w:rPr>
          <w:rFonts w:cstheme="majorHAnsi"/>
        </w:rPr>
        <w:t>.</w:t>
      </w:r>
    </w:p>
    <w:p w14:paraId="6D3DB607" w14:textId="242D58E9" w:rsidR="008A5C25" w:rsidRPr="009C0240" w:rsidRDefault="008A5C25" w:rsidP="009C0240">
      <w:pPr>
        <w:pStyle w:val="Prrafodelista"/>
        <w:numPr>
          <w:ilvl w:val="0"/>
          <w:numId w:val="13"/>
        </w:numPr>
        <w:rPr>
          <w:rFonts w:cstheme="majorHAnsi"/>
        </w:rPr>
      </w:pPr>
      <w:r w:rsidRPr="009C0240">
        <w:rPr>
          <w:rFonts w:cstheme="majorHAnsi"/>
          <w:b/>
        </w:rPr>
        <w:t>Pipeline:</w:t>
      </w:r>
      <w:r w:rsidR="00640316" w:rsidRPr="009C0240">
        <w:rPr>
          <w:rFonts w:cstheme="majorHAnsi"/>
        </w:rPr>
        <w:t xml:space="preserve"> transformación de un flujo de datos en un proceso comprendido por varias fases secuenciales, siendo la entrada de cada una la salida de la anterior</w:t>
      </w:r>
      <w:r w:rsidR="00B45DFC">
        <w:rPr>
          <w:rFonts w:cstheme="majorHAnsi"/>
        </w:rPr>
        <w:t xml:space="preserve"> </w:t>
      </w:r>
      <w:r w:rsidR="00B45DFC">
        <w:rPr>
          <w:rFonts w:cstheme="majorHAnsi"/>
        </w:rPr>
        <w:fldChar w:fldCharType="begin"/>
      </w:r>
      <w:r w:rsidR="00B45DFC">
        <w:rPr>
          <w:rFonts w:cstheme="majorHAnsi"/>
        </w:rPr>
        <w:instrText xml:space="preserve"> ADDIN ZOTERO_ITEM CSL_CITATION {"citationID":"hHgol9NN","properties":{"formattedCitation":"[3]","plainCitation":"[3]","noteIndex":0},"citationItems":[{"id":721,"uris":["http://zotero.org/groups/2325644/items/HLMM7TUX"],"uri":["http://zotero.org/groups/2325644/items/HLMM7TUX"],"itemData":{"id":721,"type":"webpage","title":"MODELO DE ARQUITECTURA PIPELINE - Electrónica analogica y digital","URL":"https://www.electrontools.com/Home/WP/2018/04/18/modelo-de-arquitectura-pipeline/","accessed":{"date-parts":[["2019",5,5]]}}}],"schema":"https://github.com/citation-style-language/schema/raw/master/csl-citation.json"} </w:instrText>
      </w:r>
      <w:r w:rsidR="00B45DFC"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3]</w:t>
      </w:r>
      <w:r w:rsidR="00B45DFC">
        <w:rPr>
          <w:rFonts w:cstheme="majorHAnsi"/>
        </w:rPr>
        <w:fldChar w:fldCharType="end"/>
      </w:r>
      <w:r w:rsidR="00B45DFC">
        <w:rPr>
          <w:rFonts w:cstheme="majorHAnsi"/>
        </w:rPr>
        <w:t>.</w:t>
      </w:r>
    </w:p>
    <w:p w14:paraId="048C6EA1" w14:textId="04BA87FA" w:rsidR="008A5C25" w:rsidRPr="00B45DFC" w:rsidRDefault="008A5C25" w:rsidP="00B45DFC">
      <w:pPr>
        <w:pStyle w:val="Prrafodelista"/>
        <w:numPr>
          <w:ilvl w:val="0"/>
          <w:numId w:val="13"/>
        </w:numPr>
        <w:rPr>
          <w:rFonts w:cstheme="majorHAnsi"/>
          <w:b/>
        </w:rPr>
      </w:pPr>
      <w:r w:rsidRPr="009C0240">
        <w:rPr>
          <w:rFonts w:cstheme="majorHAnsi"/>
          <w:b/>
        </w:rPr>
        <w:t>Procedimiento:</w:t>
      </w:r>
      <w:r w:rsidR="00515B71">
        <w:rPr>
          <w:rFonts w:cstheme="majorHAnsi"/>
          <w:b/>
        </w:rPr>
        <w:t xml:space="preserve"> </w:t>
      </w:r>
      <w:r w:rsidR="00515B71" w:rsidRPr="001161CC">
        <w:rPr>
          <w:rFonts w:cstheme="majorHAnsi"/>
        </w:rPr>
        <w:t>conjunto</w:t>
      </w:r>
      <w:r w:rsidR="004755F2" w:rsidRPr="001161CC">
        <w:rPr>
          <w:rFonts w:cstheme="majorHAnsi"/>
        </w:rPr>
        <w:t xml:space="preserve"> de </w:t>
      </w:r>
      <w:r w:rsidR="008E75D4" w:rsidRPr="001161CC">
        <w:rPr>
          <w:rFonts w:cstheme="majorHAnsi"/>
        </w:rPr>
        <w:t xml:space="preserve">funcionalidades que conforman </w:t>
      </w:r>
      <w:r w:rsidR="001161CC" w:rsidRPr="001161CC">
        <w:rPr>
          <w:rFonts w:cstheme="majorHAnsi"/>
        </w:rPr>
        <w:t>un pipeline.</w:t>
      </w:r>
    </w:p>
    <w:p w14:paraId="72CFA4C9" w14:textId="53E55445" w:rsidR="00412C8B" w:rsidRPr="008A5C25" w:rsidRDefault="00412C8B" w:rsidP="008A5C25">
      <w:pPr>
        <w:pStyle w:val="Ttulo1"/>
        <w:jc w:val="left"/>
        <w:rPr>
          <w:sz w:val="24"/>
          <w:szCs w:val="24"/>
        </w:rPr>
      </w:pPr>
      <w:r w:rsidRPr="008A5C25">
        <w:rPr>
          <w:sz w:val="24"/>
          <w:szCs w:val="24"/>
        </w:rPr>
        <w:br w:type="page"/>
      </w:r>
    </w:p>
    <w:p w14:paraId="5461F6AA" w14:textId="075569FC" w:rsidR="00F67CB7" w:rsidRPr="008A5C25" w:rsidRDefault="003563BF" w:rsidP="004C0CC1">
      <w:pPr>
        <w:pStyle w:val="Ttulo1"/>
        <w:numPr>
          <w:ilvl w:val="0"/>
          <w:numId w:val="2"/>
        </w:numPr>
      </w:pPr>
      <w:bookmarkStart w:id="20" w:name="_Toc9086860"/>
      <w:bookmarkStart w:id="21" w:name="_Toc9170348"/>
      <w:r w:rsidRPr="008A5C25">
        <w:lastRenderedPageBreak/>
        <w:t>Descripción global</w:t>
      </w:r>
      <w:bookmarkEnd w:id="20"/>
      <w:bookmarkEnd w:id="21"/>
    </w:p>
    <w:p w14:paraId="0B6EC8D8" w14:textId="4AA9FC88" w:rsidR="009069AA" w:rsidRPr="008A5C25" w:rsidRDefault="003563BF" w:rsidP="009069AA">
      <w:pPr>
        <w:pStyle w:val="Ttulo2"/>
        <w:numPr>
          <w:ilvl w:val="1"/>
          <w:numId w:val="2"/>
        </w:numPr>
      </w:pPr>
      <w:bookmarkStart w:id="22" w:name="_Ref472794291"/>
      <w:bookmarkStart w:id="23" w:name="_Toc9086861"/>
      <w:bookmarkStart w:id="24" w:name="_Toc9170349"/>
      <w:r w:rsidRPr="008A5C25">
        <w:t>Perspectiva de producto</w:t>
      </w:r>
      <w:bookmarkEnd w:id="22"/>
      <w:bookmarkEnd w:id="23"/>
      <w:bookmarkEnd w:id="24"/>
      <w:r w:rsidRPr="008A5C25">
        <w:t xml:space="preserve"> </w:t>
      </w:r>
    </w:p>
    <w:p w14:paraId="16AEC287" w14:textId="474A7E62" w:rsidR="009069AA" w:rsidRPr="008A5C25" w:rsidRDefault="009069AA" w:rsidP="009069AA">
      <w:pPr>
        <w:rPr>
          <w:rFonts w:cstheme="majorBidi"/>
        </w:rPr>
      </w:pPr>
      <w:r w:rsidRPr="2ADB9146">
        <w:rPr>
          <w:rFonts w:cstheme="majorBidi"/>
        </w:rPr>
        <w:t xml:space="preserve">cpPlugins3.0, pretende ser una ampliación </w:t>
      </w:r>
      <w:r w:rsidR="00686A68" w:rsidRPr="2ADB9146">
        <w:rPr>
          <w:rFonts w:cstheme="majorBidi"/>
        </w:rPr>
        <w:t xml:space="preserve">de la familia </w:t>
      </w:r>
      <w:r w:rsidRPr="2ADB9146">
        <w:rPr>
          <w:rFonts w:cstheme="majorBidi"/>
        </w:rPr>
        <w:t xml:space="preserve">de </w:t>
      </w:r>
      <w:proofErr w:type="spellStart"/>
      <w:r w:rsidRPr="2ADB9146">
        <w:rPr>
          <w:rFonts w:cstheme="majorBidi"/>
        </w:rPr>
        <w:t>cpPlugins</w:t>
      </w:r>
      <w:proofErr w:type="spellEnd"/>
      <w:r w:rsidRPr="2ADB9146">
        <w:rPr>
          <w:rFonts w:cstheme="majorBidi"/>
        </w:rPr>
        <w:t xml:space="preserve">, extendiendo las funcionalidades </w:t>
      </w:r>
      <w:r w:rsidR="00310DEB" w:rsidRPr="2ADB9146">
        <w:rPr>
          <w:rFonts w:cstheme="majorBidi"/>
        </w:rPr>
        <w:t>existentes en el sistema</w:t>
      </w:r>
      <w:r w:rsidR="00D40BE3" w:rsidRPr="2ADB9146">
        <w:rPr>
          <w:rFonts w:cstheme="majorBidi"/>
        </w:rPr>
        <w:t xml:space="preserve"> m</w:t>
      </w:r>
      <w:r w:rsidR="00796296" w:rsidRPr="2ADB9146">
        <w:rPr>
          <w:rFonts w:cstheme="majorBidi"/>
        </w:rPr>
        <w:t xml:space="preserve">ediante un aplicativo web, que permita a los diferentes usuarios, realizar procesamiento </w:t>
      </w:r>
      <w:r w:rsidR="00C24C3D" w:rsidRPr="2ADB9146">
        <w:rPr>
          <w:rFonts w:cstheme="majorBidi"/>
        </w:rPr>
        <w:t xml:space="preserve">y visualización </w:t>
      </w:r>
      <w:r w:rsidR="00796296" w:rsidRPr="2ADB9146">
        <w:rPr>
          <w:rFonts w:cstheme="majorBidi"/>
        </w:rPr>
        <w:t>de datos médicos estructurados</w:t>
      </w:r>
      <w:r w:rsidR="00D40BE3" w:rsidRPr="2ADB9146">
        <w:rPr>
          <w:rFonts w:cstheme="majorBidi"/>
        </w:rPr>
        <w:t xml:space="preserve"> </w:t>
      </w:r>
      <w:r w:rsidR="000448E4" w:rsidRPr="2ADB9146">
        <w:rPr>
          <w:rFonts w:cstheme="majorBidi"/>
        </w:rPr>
        <w:t>gracias a la facilidad de</w:t>
      </w:r>
      <w:r w:rsidR="00796296" w:rsidRPr="2ADB9146">
        <w:rPr>
          <w:rFonts w:cstheme="majorBidi"/>
        </w:rPr>
        <w:t xml:space="preserve"> diseño de pipelines</w:t>
      </w:r>
      <w:r w:rsidR="004806E3" w:rsidRPr="2ADB9146">
        <w:rPr>
          <w:rFonts w:cstheme="majorBidi"/>
        </w:rPr>
        <w:t xml:space="preserve"> de manera gráfica</w:t>
      </w:r>
      <w:r w:rsidR="00796296" w:rsidRPr="2ADB9146">
        <w:rPr>
          <w:rFonts w:cstheme="majorBidi"/>
        </w:rPr>
        <w:t>,</w:t>
      </w:r>
      <w:r w:rsidR="000876E9" w:rsidRPr="2ADB9146">
        <w:rPr>
          <w:rFonts w:cstheme="majorBidi"/>
        </w:rPr>
        <w:t xml:space="preserve"> en cualquier equipo de cómputo sin importar </w:t>
      </w:r>
      <w:r w:rsidR="007D043A" w:rsidRPr="2ADB9146">
        <w:rPr>
          <w:rFonts w:cstheme="majorBidi"/>
        </w:rPr>
        <w:t>sus recursos técnicos tales como hardware o software.</w:t>
      </w:r>
      <w:r w:rsidR="2ADB9146" w:rsidRPr="2ADB9146">
        <w:rPr>
          <w:rFonts w:cstheme="majorBidi"/>
        </w:rPr>
        <w:t xml:space="preserve"> </w:t>
      </w:r>
      <w:r w:rsidR="353C4FFB" w:rsidRPr="353C4FFB">
        <w:rPr>
          <w:rFonts w:cstheme="majorBidi"/>
        </w:rPr>
        <w:t xml:space="preserve">También añade un factor diferencial a la arquitectura, planteando un modelo </w:t>
      </w:r>
      <w:r w:rsidR="6A355E2E" w:rsidRPr="6A355E2E">
        <w:rPr>
          <w:rFonts w:cstheme="majorBidi"/>
        </w:rPr>
        <w:t>cliente/</w:t>
      </w:r>
      <w:r w:rsidR="00C726C1">
        <w:rPr>
          <w:rFonts w:cstheme="majorBidi"/>
        </w:rPr>
        <w:t>s</w:t>
      </w:r>
      <w:r w:rsidR="6A355E2E" w:rsidRPr="6A355E2E">
        <w:rPr>
          <w:rFonts w:cstheme="majorBidi"/>
        </w:rPr>
        <w:t xml:space="preserve">ervidor, ofreciendo servicios web </w:t>
      </w:r>
      <w:r w:rsidR="7F325E57" w:rsidRPr="7F325E57">
        <w:rPr>
          <w:rFonts w:cstheme="majorBidi"/>
        </w:rPr>
        <w:t xml:space="preserve">para </w:t>
      </w:r>
      <w:r w:rsidR="32481AA1" w:rsidRPr="32481AA1">
        <w:rPr>
          <w:rFonts w:cstheme="majorBidi"/>
        </w:rPr>
        <w:t xml:space="preserve">comunicación con el cliente. </w:t>
      </w:r>
    </w:p>
    <w:p w14:paraId="058B1F1C" w14:textId="098C92E9" w:rsidR="00351CB4" w:rsidRPr="00351CB4" w:rsidRDefault="0063084F" w:rsidP="00351CB4">
      <w:pPr>
        <w:rPr>
          <w:rFonts w:cstheme="majorBidi"/>
        </w:rPr>
      </w:pPr>
      <w:r w:rsidRPr="7FA1EF92">
        <w:rPr>
          <w:rFonts w:cstheme="majorBidi"/>
        </w:rPr>
        <w:t>La propuesta de proyecto nace</w:t>
      </w:r>
      <w:r w:rsidR="00CB5B4C" w:rsidRPr="7FA1EF92">
        <w:rPr>
          <w:rFonts w:cstheme="majorBidi"/>
        </w:rPr>
        <w:t xml:space="preserve"> principalmente de dos factores clave, el primero de ellos es </w:t>
      </w:r>
      <w:r w:rsidR="7FA1EF92" w:rsidRPr="7FA1EF92">
        <w:rPr>
          <w:rFonts w:cstheme="majorBidi"/>
        </w:rPr>
        <w:t>la</w:t>
      </w:r>
      <w:r w:rsidR="00CB5B4C" w:rsidRPr="7FA1EF92">
        <w:rPr>
          <w:rFonts w:cstheme="majorBidi"/>
        </w:rPr>
        <w:t xml:space="preserve"> portabilidad, ya que en la versión </w:t>
      </w:r>
      <w:r w:rsidR="00BC42F8" w:rsidRPr="7FA1EF92">
        <w:rPr>
          <w:rFonts w:cstheme="majorBidi"/>
        </w:rPr>
        <w:t xml:space="preserve">existente de </w:t>
      </w:r>
      <w:proofErr w:type="spellStart"/>
      <w:r w:rsidR="00BC42F8" w:rsidRPr="7FA1EF92">
        <w:rPr>
          <w:rFonts w:cstheme="majorBidi"/>
        </w:rPr>
        <w:t>cpPlugins</w:t>
      </w:r>
      <w:proofErr w:type="spellEnd"/>
      <w:r w:rsidR="00BC42F8" w:rsidRPr="7FA1EF92">
        <w:rPr>
          <w:rFonts w:cstheme="majorBidi"/>
        </w:rPr>
        <w:t xml:space="preserve"> es necesario contar con un entorno de ejecución específico para lograr el funcionamiento de </w:t>
      </w:r>
      <w:r w:rsidR="00AC331F" w:rsidRPr="7FA1EF92">
        <w:rPr>
          <w:rFonts w:cstheme="majorBidi"/>
        </w:rPr>
        <w:t>esta</w:t>
      </w:r>
      <w:r w:rsidR="00BC42F8" w:rsidRPr="7FA1EF92">
        <w:rPr>
          <w:rFonts w:cstheme="majorBidi"/>
        </w:rPr>
        <w:t xml:space="preserve">. </w:t>
      </w:r>
      <w:r w:rsidR="00947A94" w:rsidRPr="7FA1EF92">
        <w:rPr>
          <w:rFonts w:cstheme="majorBidi"/>
        </w:rPr>
        <w:t xml:space="preserve">El segundo factor está relacionado con la usabilidad, ya que actualmente cuenta con una interfaz de línea de comandos, </w:t>
      </w:r>
      <w:r w:rsidR="022E2647" w:rsidRPr="022E2647">
        <w:rPr>
          <w:rFonts w:cstheme="majorBidi"/>
        </w:rPr>
        <w:t xml:space="preserve">la cual no es sencilla de utilizar </w:t>
      </w:r>
      <w:r w:rsidR="07EA90C0" w:rsidRPr="07EA90C0">
        <w:rPr>
          <w:rFonts w:cstheme="majorBidi"/>
        </w:rPr>
        <w:t xml:space="preserve">para el </w:t>
      </w:r>
      <w:r w:rsidR="002210C0" w:rsidRPr="07EA90C0">
        <w:rPr>
          <w:rFonts w:cstheme="majorBidi"/>
        </w:rPr>
        <w:t>público</w:t>
      </w:r>
      <w:r w:rsidR="07EA90C0" w:rsidRPr="07EA90C0">
        <w:rPr>
          <w:rFonts w:cstheme="majorBidi"/>
        </w:rPr>
        <w:t xml:space="preserve"> objetivo al que </w:t>
      </w:r>
      <w:r w:rsidR="002210C0" w:rsidRPr="07EA90C0">
        <w:rPr>
          <w:rFonts w:cstheme="majorBidi"/>
        </w:rPr>
        <w:t>está</w:t>
      </w:r>
      <w:r w:rsidR="07EA90C0" w:rsidRPr="07EA90C0">
        <w:rPr>
          <w:rFonts w:cstheme="majorBidi"/>
        </w:rPr>
        <w:t xml:space="preserve"> enfocado el aplicativo. </w:t>
      </w:r>
    </w:p>
    <w:p w14:paraId="5461F6C0" w14:textId="07F0B3B5" w:rsidR="00595E98" w:rsidRPr="00595E98" w:rsidRDefault="003563BF" w:rsidP="00595E98">
      <w:pPr>
        <w:pStyle w:val="Ttulo2"/>
        <w:numPr>
          <w:ilvl w:val="1"/>
          <w:numId w:val="2"/>
        </w:numPr>
      </w:pPr>
      <w:bookmarkStart w:id="25" w:name="_Toc9086862"/>
      <w:bookmarkStart w:id="26" w:name="_Toc9170350"/>
      <w:r w:rsidRPr="008A5C25">
        <w:t xml:space="preserve">Interfaces </w:t>
      </w:r>
      <w:r w:rsidR="00432124">
        <w:t>d</w:t>
      </w:r>
      <w:r w:rsidRPr="008A5C25">
        <w:t>el sistema</w:t>
      </w:r>
      <w:bookmarkEnd w:id="25"/>
      <w:bookmarkEnd w:id="26"/>
    </w:p>
    <w:tbl>
      <w:tblPr>
        <w:tblStyle w:val="Tablaconcuadrcula4-nfasis1"/>
        <w:tblW w:w="0" w:type="auto"/>
        <w:tblLook w:val="0420" w:firstRow="1" w:lastRow="0" w:firstColumn="0" w:lastColumn="0" w:noHBand="0" w:noVBand="1"/>
      </w:tblPr>
      <w:tblGrid>
        <w:gridCol w:w="2376"/>
        <w:gridCol w:w="6602"/>
      </w:tblGrid>
      <w:tr w:rsidR="00D07F95" w14:paraId="44D5083E" w14:textId="77777777" w:rsidTr="006534F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2376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4D007568" w14:textId="45DA7F6E" w:rsidR="00D07F95" w:rsidRDefault="00D07F95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Interfaz</w:t>
            </w:r>
            <w:proofErr w:type="spellEnd"/>
          </w:p>
        </w:tc>
        <w:tc>
          <w:tcPr>
            <w:tcW w:w="6602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  <w:vAlign w:val="center"/>
          </w:tcPr>
          <w:p w14:paraId="25A4F844" w14:textId="625EE508" w:rsidR="00D07F95" w:rsidRDefault="00D07F95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Descripción</w:t>
            </w:r>
            <w:proofErr w:type="spellEnd"/>
          </w:p>
        </w:tc>
      </w:tr>
      <w:tr w:rsidR="00D07F95" w14:paraId="28428925" w14:textId="77777777" w:rsidTr="00653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376" w:type="dxa"/>
            <w:vAlign w:val="center"/>
          </w:tcPr>
          <w:p w14:paraId="3BAA0D90" w14:textId="3036A6D9" w:rsidR="00D07F95" w:rsidRDefault="00F92C7F" w:rsidP="00D07F95">
            <w:pPr>
              <w:jc w:val="center"/>
              <w:rPr>
                <w:rFonts w:cstheme="majorHAnsi"/>
              </w:rPr>
            </w:pPr>
            <w:proofErr w:type="spellStart"/>
            <w:r>
              <w:rPr>
                <w:rFonts w:cstheme="majorHAnsi"/>
              </w:rPr>
              <w:t>Usuario</w:t>
            </w:r>
            <w:proofErr w:type="spellEnd"/>
          </w:p>
        </w:tc>
        <w:tc>
          <w:tcPr>
            <w:tcW w:w="6602" w:type="dxa"/>
            <w:vAlign w:val="center"/>
          </w:tcPr>
          <w:p w14:paraId="05D71B64" w14:textId="00CDA1EF" w:rsidR="00485BE1" w:rsidRPr="00485BE1" w:rsidRDefault="00485BE1" w:rsidP="00E4351F">
            <w:pPr>
              <w:rPr>
                <w:rFonts w:cstheme="majorHAnsi"/>
                <w:lang w:val="es-CO"/>
              </w:rPr>
            </w:pPr>
            <w:r w:rsidRPr="00485BE1">
              <w:rPr>
                <w:rFonts w:cstheme="majorHAnsi"/>
                <w:lang w:val="es-CO"/>
              </w:rPr>
              <w:t xml:space="preserve">El usuario podrá interactuar con </w:t>
            </w:r>
            <w:r>
              <w:rPr>
                <w:rFonts w:cstheme="majorHAnsi"/>
                <w:lang w:val="es-CO"/>
              </w:rPr>
              <w:t>el</w:t>
            </w:r>
            <w:r w:rsidRPr="00485BE1">
              <w:rPr>
                <w:rFonts w:cstheme="majorHAnsi"/>
                <w:lang w:val="es-CO"/>
              </w:rPr>
              <w:t xml:space="preserve"> </w:t>
            </w:r>
            <w:r w:rsidR="00C6698C">
              <w:rPr>
                <w:rFonts w:cstheme="majorHAnsi"/>
                <w:lang w:val="es-CO"/>
              </w:rPr>
              <w:t>sistema</w:t>
            </w:r>
            <w:r w:rsidR="00C6698C" w:rsidRPr="00485BE1">
              <w:rPr>
                <w:rFonts w:cstheme="majorHAnsi"/>
                <w:lang w:val="es-CO"/>
              </w:rPr>
              <w:t xml:space="preserve"> ingresando</w:t>
            </w:r>
            <w:r w:rsidRPr="00485BE1">
              <w:rPr>
                <w:rFonts w:cstheme="majorHAnsi"/>
                <w:lang w:val="es-CO"/>
              </w:rPr>
              <w:t xml:space="preserve"> a través de un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 xml:space="preserve">navegador, </w:t>
            </w:r>
            <w:r>
              <w:rPr>
                <w:rFonts w:cstheme="majorHAnsi"/>
                <w:lang w:val="es-CO"/>
              </w:rPr>
              <w:t xml:space="preserve">estos pueden ser </w:t>
            </w:r>
            <w:r w:rsidRPr="00485BE1">
              <w:rPr>
                <w:rFonts w:cstheme="majorHAnsi"/>
                <w:lang w:val="es-CO"/>
              </w:rPr>
              <w:t>Google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>Chrome</w:t>
            </w:r>
            <w:r>
              <w:rPr>
                <w:rFonts w:cstheme="majorHAnsi"/>
                <w:lang w:val="es-CO"/>
              </w:rPr>
              <w:t xml:space="preserve"> </w:t>
            </w:r>
            <w:r w:rsidRPr="00485BE1">
              <w:rPr>
                <w:rFonts w:cstheme="majorHAnsi"/>
                <w:lang w:val="es-CO"/>
              </w:rPr>
              <w:t>o Mozilla Firefox</w:t>
            </w:r>
            <w:r w:rsidR="00376A8D">
              <w:rPr>
                <w:rFonts w:cstheme="majorHAnsi"/>
                <w:lang w:val="es-CO"/>
              </w:rPr>
              <w:t>. Allí</w:t>
            </w:r>
            <w:r w:rsidR="00E4351F">
              <w:rPr>
                <w:rFonts w:cstheme="majorHAnsi"/>
                <w:lang w:val="es-CO"/>
              </w:rPr>
              <w:t>, e</w:t>
            </w:r>
            <w:r w:rsidR="00B4228F">
              <w:rPr>
                <w:rFonts w:cstheme="majorHAnsi"/>
                <w:lang w:val="es-CO"/>
              </w:rPr>
              <w:t xml:space="preserve">l usuario </w:t>
            </w:r>
            <w:r w:rsidR="00E4351F">
              <w:rPr>
                <w:rFonts w:cstheme="majorHAnsi"/>
                <w:lang w:val="es-CO"/>
              </w:rPr>
              <w:t>con ayuda d</w:t>
            </w:r>
            <w:r w:rsidR="00EF0A3F">
              <w:rPr>
                <w:rFonts w:cstheme="majorHAnsi"/>
                <w:lang w:val="es-CO"/>
              </w:rPr>
              <w:t xml:space="preserve">el ratón y la pantalla </w:t>
            </w:r>
            <w:r w:rsidR="00E4351F">
              <w:rPr>
                <w:rFonts w:cstheme="majorHAnsi"/>
                <w:lang w:val="es-CO"/>
              </w:rPr>
              <w:t xml:space="preserve">usará </w:t>
            </w:r>
            <w:r w:rsidR="00755204">
              <w:rPr>
                <w:rFonts w:cstheme="majorHAnsi"/>
                <w:lang w:val="es-CO"/>
              </w:rPr>
              <w:t>el</w:t>
            </w:r>
            <w:r w:rsidR="00AE0D9F">
              <w:rPr>
                <w:rFonts w:cstheme="majorHAnsi"/>
                <w:lang w:val="es-CO"/>
              </w:rPr>
              <w:t xml:space="preserve"> sistema drag and drop</w:t>
            </w:r>
            <w:r w:rsidR="00E4351F">
              <w:rPr>
                <w:rFonts w:cstheme="majorHAnsi"/>
                <w:lang w:val="es-CO"/>
              </w:rPr>
              <w:t xml:space="preserve"> con el que cuenta la plataforma</w:t>
            </w:r>
            <w:r w:rsidR="009340FA">
              <w:rPr>
                <w:rFonts w:cstheme="majorHAnsi"/>
                <w:lang w:val="es-CO"/>
              </w:rPr>
              <w:t>.</w:t>
            </w:r>
          </w:p>
        </w:tc>
      </w:tr>
      <w:tr w:rsidR="00D07F95" w14:paraId="0577E19C" w14:textId="77777777" w:rsidTr="006534F7">
        <w:tc>
          <w:tcPr>
            <w:tcW w:w="2376" w:type="dxa"/>
            <w:vAlign w:val="center"/>
          </w:tcPr>
          <w:p w14:paraId="1B9424AA" w14:textId="764313F9" w:rsidR="00D07F95" w:rsidRDefault="00DD56B9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Software</w:t>
            </w:r>
          </w:p>
        </w:tc>
        <w:tc>
          <w:tcPr>
            <w:tcW w:w="6602" w:type="dxa"/>
            <w:vAlign w:val="center"/>
          </w:tcPr>
          <w:p w14:paraId="0495393D" w14:textId="77777777" w:rsidR="00D07F95" w:rsidRDefault="001469EE" w:rsidP="008B210D">
            <w:pPr>
              <w:rPr>
                <w:rFonts w:cstheme="majorHAnsi"/>
                <w:lang w:val="es-CO"/>
              </w:rPr>
            </w:pPr>
            <w:r w:rsidRPr="001469EE">
              <w:rPr>
                <w:rFonts w:cstheme="majorHAnsi"/>
                <w:lang w:val="es-CO"/>
              </w:rPr>
              <w:t>Puesto que cpPlugins está e</w:t>
            </w:r>
            <w:r>
              <w:rPr>
                <w:rFonts w:cstheme="majorHAnsi"/>
                <w:lang w:val="es-CO"/>
              </w:rPr>
              <w:t>scrito en C++, s</w:t>
            </w:r>
            <w:r w:rsidR="0065415E">
              <w:rPr>
                <w:rFonts w:cstheme="majorHAnsi"/>
                <w:lang w:val="es-CO"/>
              </w:rPr>
              <w:t xml:space="preserve">e </w:t>
            </w:r>
            <w:r w:rsidR="00F9008C">
              <w:rPr>
                <w:rFonts w:cstheme="majorHAnsi"/>
                <w:lang w:val="es-CO"/>
              </w:rPr>
              <w:t xml:space="preserve">utilizará </w:t>
            </w:r>
            <w:r w:rsidR="00884723">
              <w:rPr>
                <w:rFonts w:cstheme="majorHAnsi"/>
                <w:lang w:val="es-CO"/>
              </w:rPr>
              <w:t>el framework JNI</w:t>
            </w:r>
            <w:r w:rsidR="002C6A10">
              <w:rPr>
                <w:rFonts w:cstheme="majorHAnsi"/>
                <w:lang w:val="es-CO"/>
              </w:rPr>
              <w:t xml:space="preserve"> para la interacción</w:t>
            </w:r>
            <w:r w:rsidR="00FB0A4A">
              <w:rPr>
                <w:rFonts w:cstheme="majorHAnsi"/>
                <w:lang w:val="es-CO"/>
              </w:rPr>
              <w:t xml:space="preserve"> </w:t>
            </w:r>
            <w:r w:rsidR="00E54F89">
              <w:rPr>
                <w:rFonts w:cstheme="majorHAnsi"/>
                <w:lang w:val="es-CO"/>
              </w:rPr>
              <w:t xml:space="preserve">entre </w:t>
            </w:r>
            <w:r w:rsidR="00D968A2">
              <w:rPr>
                <w:rFonts w:cstheme="majorHAnsi"/>
                <w:lang w:val="es-CO"/>
              </w:rPr>
              <w:t>el software existente y el que será implementado.</w:t>
            </w:r>
          </w:p>
          <w:p w14:paraId="663E2E02" w14:textId="77777777" w:rsidR="00462CD3" w:rsidRDefault="00DF4DC8" w:rsidP="008B210D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Para cargar la información a la plataforma se usarán servicios de</w:t>
            </w:r>
            <w:r w:rsidR="003F075C">
              <w:rPr>
                <w:rFonts w:cstheme="majorHAnsi"/>
                <w:lang w:val="es-CO"/>
              </w:rPr>
              <w:t xml:space="preserve"> la nube</w:t>
            </w:r>
            <w:r w:rsidR="00462CD3">
              <w:rPr>
                <w:rFonts w:cstheme="majorHAnsi"/>
                <w:lang w:val="es-CO"/>
              </w:rPr>
              <w:t xml:space="preserve"> o archivos locales del computador donde se encuentre</w:t>
            </w:r>
            <w:r w:rsidR="006B205F">
              <w:rPr>
                <w:rFonts w:cstheme="majorHAnsi"/>
                <w:lang w:val="es-CO"/>
              </w:rPr>
              <w:t xml:space="preserve"> el usuario</w:t>
            </w:r>
            <w:r w:rsidR="00462CD3">
              <w:rPr>
                <w:rFonts w:cstheme="majorHAnsi"/>
                <w:lang w:val="es-CO"/>
              </w:rPr>
              <w:t>.</w:t>
            </w:r>
          </w:p>
          <w:p w14:paraId="1D4F4788" w14:textId="415F6C9F" w:rsidR="006B205F" w:rsidRPr="001469EE" w:rsidRDefault="001A2603" w:rsidP="008B210D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Algunos ejemplos de servicios de nube son OneDrive, Google Drive, Mega, entre otros.</w:t>
            </w:r>
          </w:p>
        </w:tc>
      </w:tr>
      <w:tr w:rsidR="00D07F95" w14:paraId="038E5FAF" w14:textId="77777777" w:rsidTr="006534F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2376" w:type="dxa"/>
            <w:vAlign w:val="center"/>
          </w:tcPr>
          <w:p w14:paraId="6316CFCC" w14:textId="42EE756B" w:rsidR="00D07F95" w:rsidRDefault="00DD56B9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Hardware</w:t>
            </w:r>
          </w:p>
        </w:tc>
        <w:tc>
          <w:tcPr>
            <w:tcW w:w="6602" w:type="dxa"/>
            <w:vAlign w:val="center"/>
          </w:tcPr>
          <w:p w14:paraId="7D2EB2CD" w14:textId="50FC61AE" w:rsidR="00D07F95" w:rsidRPr="00F02CD0" w:rsidRDefault="004F6901" w:rsidP="00F02CD0">
            <w:pPr>
              <w:rPr>
                <w:rFonts w:cstheme="majorHAnsi"/>
                <w:lang w:val="es-CO"/>
              </w:rPr>
            </w:pPr>
            <w:r w:rsidRPr="004F6901">
              <w:rPr>
                <w:rFonts w:cstheme="majorHAnsi"/>
                <w:lang w:val="es-CO"/>
              </w:rPr>
              <w:t>Teniendo en cuenta que la plataforma es</w:t>
            </w:r>
            <w:r>
              <w:rPr>
                <w:rFonts w:cstheme="majorHAnsi"/>
                <w:lang w:val="es-CO"/>
              </w:rPr>
              <w:t xml:space="preserve"> </w:t>
            </w:r>
            <w:r w:rsidRPr="004F6901">
              <w:rPr>
                <w:rFonts w:cstheme="majorHAnsi"/>
                <w:lang w:val="es-CO"/>
              </w:rPr>
              <w:t xml:space="preserve">web </w:t>
            </w:r>
            <w:r>
              <w:rPr>
                <w:rFonts w:cstheme="majorHAnsi"/>
                <w:lang w:val="es-CO"/>
              </w:rPr>
              <w:t>es necesario</w:t>
            </w:r>
            <w:r w:rsidRPr="004F6901">
              <w:rPr>
                <w:rFonts w:cstheme="majorHAnsi"/>
                <w:lang w:val="es-CO"/>
              </w:rPr>
              <w:t xml:space="preserve"> ciertos componentes mínimos de red, para </w:t>
            </w:r>
            <w:r>
              <w:rPr>
                <w:rFonts w:cstheme="majorHAnsi"/>
                <w:lang w:val="es-CO"/>
              </w:rPr>
              <w:t>el correcto funcionamiento</w:t>
            </w:r>
            <w:r w:rsidR="00C2303E">
              <w:rPr>
                <w:rFonts w:cstheme="majorHAnsi"/>
                <w:lang w:val="es-CO"/>
              </w:rPr>
              <w:t xml:space="preserve">, </w:t>
            </w:r>
            <w:r w:rsidR="00F02CD0">
              <w:rPr>
                <w:rFonts w:cstheme="majorHAnsi"/>
                <w:lang w:val="es-CO"/>
              </w:rPr>
              <w:t>estos son el c</w:t>
            </w:r>
            <w:r w:rsidRPr="00C2303E">
              <w:rPr>
                <w:rFonts w:cstheme="majorHAnsi"/>
                <w:lang w:val="es-CO"/>
              </w:rPr>
              <w:t xml:space="preserve">able </w:t>
            </w:r>
            <w:r w:rsidR="00F02CD0">
              <w:rPr>
                <w:rFonts w:cstheme="majorHAnsi"/>
                <w:lang w:val="es-CO"/>
              </w:rPr>
              <w:t>e</w:t>
            </w:r>
            <w:r w:rsidRPr="00C2303E">
              <w:rPr>
                <w:rFonts w:cstheme="majorHAnsi"/>
                <w:lang w:val="es-CO"/>
              </w:rPr>
              <w:t>thernet o WiFi</w:t>
            </w:r>
            <w:r w:rsidR="00F02CD0">
              <w:rPr>
                <w:rFonts w:cstheme="majorHAnsi"/>
                <w:lang w:val="es-CO"/>
              </w:rPr>
              <w:t xml:space="preserve"> y t</w:t>
            </w:r>
            <w:r w:rsidRPr="00F02CD0">
              <w:rPr>
                <w:rFonts w:cstheme="majorHAnsi"/>
                <w:lang w:val="es-CO"/>
              </w:rPr>
              <w:t>arjeta de red.</w:t>
            </w:r>
          </w:p>
        </w:tc>
      </w:tr>
      <w:tr w:rsidR="0040522D" w14:paraId="14B2297B" w14:textId="77777777" w:rsidTr="006534F7">
        <w:tc>
          <w:tcPr>
            <w:tcW w:w="2376" w:type="dxa"/>
            <w:vAlign w:val="center"/>
          </w:tcPr>
          <w:p w14:paraId="1214F766" w14:textId="76BA689D" w:rsidR="0040522D" w:rsidRDefault="0040522D" w:rsidP="00D07F95">
            <w:pPr>
              <w:jc w:val="center"/>
              <w:rPr>
                <w:rFonts w:cstheme="majorHAnsi"/>
              </w:rPr>
            </w:pPr>
            <w:r>
              <w:rPr>
                <w:rFonts w:cstheme="majorHAnsi"/>
              </w:rPr>
              <w:t>Comunicación</w:t>
            </w:r>
          </w:p>
        </w:tc>
        <w:tc>
          <w:tcPr>
            <w:tcW w:w="6602" w:type="dxa"/>
            <w:vAlign w:val="center"/>
          </w:tcPr>
          <w:p w14:paraId="4963CCBC" w14:textId="784BA8BB" w:rsidR="0040522D" w:rsidRPr="004F6901" w:rsidRDefault="002644CD" w:rsidP="00F02CD0">
            <w:pPr>
              <w:rPr>
                <w:rFonts w:cstheme="majorHAnsi"/>
                <w:lang w:val="es-CO"/>
              </w:rPr>
            </w:pPr>
            <w:r>
              <w:rPr>
                <w:rFonts w:cstheme="majorHAnsi"/>
                <w:lang w:val="es-CO"/>
              </w:rPr>
              <w:t>Se harán peticiones HTTP tanto para enviar como para recibir información del servidor</w:t>
            </w:r>
            <w:r w:rsidR="00F92B61">
              <w:rPr>
                <w:rFonts w:cstheme="majorHAnsi"/>
                <w:lang w:val="es-CO"/>
              </w:rPr>
              <w:t>, siguiendo estándares de seguridad</w:t>
            </w:r>
            <w:r w:rsidR="000B51F9">
              <w:rPr>
                <w:rFonts w:cstheme="majorHAnsi"/>
                <w:lang w:val="es-CO"/>
              </w:rPr>
              <w:t>, ya que la información es de carácter privado.</w:t>
            </w:r>
          </w:p>
        </w:tc>
      </w:tr>
    </w:tbl>
    <w:p w14:paraId="658D03AF" w14:textId="77777777" w:rsidR="00B12DCE" w:rsidRPr="008A5C25" w:rsidRDefault="00B12DCE" w:rsidP="00B12DCE">
      <w:pPr>
        <w:rPr>
          <w:rFonts w:cstheme="majorHAnsi"/>
        </w:rPr>
      </w:pPr>
    </w:p>
    <w:p w14:paraId="6BEA542D" w14:textId="6B9FC2D8" w:rsidR="005C5EBA" w:rsidRPr="008A5C25" w:rsidRDefault="00B12DCE" w:rsidP="00B12DCE">
      <w:pPr>
        <w:pStyle w:val="Ttulo2"/>
        <w:numPr>
          <w:ilvl w:val="1"/>
          <w:numId w:val="2"/>
        </w:numPr>
      </w:pPr>
      <w:bookmarkStart w:id="27" w:name="_Toc9086863"/>
      <w:bookmarkStart w:id="28" w:name="_Toc9170351"/>
      <w:r w:rsidRPr="008A5C25">
        <w:t>Suposiciones y restricciones</w:t>
      </w:r>
      <w:bookmarkEnd w:id="27"/>
      <w:bookmarkEnd w:id="28"/>
    </w:p>
    <w:p w14:paraId="787ED75F" w14:textId="693708D0" w:rsidR="000A52E3" w:rsidRDefault="003A6AD4" w:rsidP="005C5EBA">
      <w:pPr>
        <w:rPr>
          <w:rFonts w:cstheme="majorHAnsi"/>
        </w:rPr>
      </w:pPr>
      <w:r>
        <w:rPr>
          <w:rFonts w:cstheme="majorHAnsi"/>
        </w:rPr>
        <w:t>E</w:t>
      </w:r>
      <w:r w:rsidR="001971DB">
        <w:rPr>
          <w:rFonts w:cstheme="majorHAnsi"/>
        </w:rPr>
        <w:t xml:space="preserve">n esta sección se presentan todos los </w:t>
      </w:r>
      <w:r w:rsidR="00C858AD">
        <w:rPr>
          <w:rFonts w:cstheme="majorHAnsi"/>
        </w:rPr>
        <w:t>factores que afectan</w:t>
      </w:r>
      <w:r w:rsidR="00DC7CB3">
        <w:rPr>
          <w:rFonts w:cstheme="majorHAnsi"/>
        </w:rPr>
        <w:t xml:space="preserve"> o restringen los requisitos del sistema.</w:t>
      </w:r>
    </w:p>
    <w:p w14:paraId="5FF35208" w14:textId="01991BD6" w:rsidR="0035245A" w:rsidRPr="0045496C" w:rsidRDefault="0035245A" w:rsidP="00132FA5">
      <w:pPr>
        <w:pStyle w:val="Ttulo3"/>
        <w:numPr>
          <w:ilvl w:val="2"/>
          <w:numId w:val="2"/>
        </w:numPr>
      </w:pPr>
      <w:bookmarkStart w:id="29" w:name="_Toc9170352"/>
      <w:r w:rsidRPr="0045496C">
        <w:t>Suposiciones</w:t>
      </w:r>
      <w:bookmarkEnd w:id="29"/>
    </w:p>
    <w:p w14:paraId="4BE539CE" w14:textId="0DED868F" w:rsidR="00E95681" w:rsidRPr="00E95681" w:rsidRDefault="001B501E" w:rsidP="00E95681">
      <w:pPr>
        <w:rPr>
          <w:rFonts w:cstheme="majorHAnsi"/>
        </w:rPr>
      </w:pPr>
      <w:r>
        <w:rPr>
          <w:rFonts w:cstheme="majorHAnsi"/>
        </w:rPr>
        <w:t>Las suposiciones son:</w:t>
      </w:r>
    </w:p>
    <w:p w14:paraId="220E6F0F" w14:textId="44FF4F04" w:rsidR="00B25A7A" w:rsidRDefault="00B25A7A" w:rsidP="00B25A7A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Los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no cuentan con fundamentos de programación.</w:t>
      </w:r>
    </w:p>
    <w:p w14:paraId="6CAD23B4" w14:textId="3E4CA4A5" w:rsidR="00262A71" w:rsidRPr="00B25A7A" w:rsidRDefault="00262A71" w:rsidP="00B25A7A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o</w:t>
      </w:r>
      <w:r w:rsidR="004539B4">
        <w:rPr>
          <w:rFonts w:cstheme="majorHAnsi"/>
        </w:rPr>
        <w:t>s</w:t>
      </w:r>
      <w:r>
        <w:rPr>
          <w:rFonts w:cstheme="majorHAnsi"/>
        </w:rPr>
        <w:t xml:space="preserve">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</w:t>
      </w:r>
      <w:r w:rsidR="00936A31">
        <w:rPr>
          <w:rFonts w:cstheme="majorHAnsi"/>
        </w:rPr>
        <w:t>cuentan co</w:t>
      </w:r>
      <w:r w:rsidR="00604BA2">
        <w:rPr>
          <w:rFonts w:cstheme="majorHAnsi"/>
        </w:rPr>
        <w:t xml:space="preserve">n </w:t>
      </w:r>
      <w:r w:rsidR="00432124">
        <w:rPr>
          <w:rFonts w:cstheme="majorHAnsi"/>
        </w:rPr>
        <w:t>conocimientos básicos</w:t>
      </w:r>
      <w:r w:rsidR="00604BA2">
        <w:rPr>
          <w:rFonts w:cstheme="majorHAnsi"/>
        </w:rPr>
        <w:t xml:space="preserve"> acerca del procesamiento de datos médicos.</w:t>
      </w:r>
    </w:p>
    <w:p w14:paraId="7A8AD86A" w14:textId="3A96CB3A" w:rsidR="00D55B0D" w:rsidRPr="00C50A13" w:rsidRDefault="00604BA2" w:rsidP="00C50A13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lastRenderedPageBreak/>
        <w:t xml:space="preserve">Los usuarios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</w:t>
      </w:r>
      <w:r w:rsidR="00425750">
        <w:rPr>
          <w:rFonts w:cstheme="majorHAnsi"/>
        </w:rPr>
        <w:t>cuentan con conocimientos acerca de la forma y estructura de los datos médicos.</w:t>
      </w:r>
    </w:p>
    <w:p w14:paraId="2023EC5F" w14:textId="57B4B3F0" w:rsidR="001E0D01" w:rsidRPr="001E0D01" w:rsidRDefault="00423D0F" w:rsidP="001E0D01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os usuarios que accedan al sistema c</w:t>
      </w:r>
      <w:r w:rsidR="000A1C74">
        <w:rPr>
          <w:rFonts w:cstheme="majorHAnsi"/>
        </w:rPr>
        <w:t xml:space="preserve">uentan con una conexión a internet superior a </w:t>
      </w:r>
      <w:r w:rsidR="00737121">
        <w:rPr>
          <w:rFonts w:cstheme="majorHAnsi"/>
        </w:rPr>
        <w:t xml:space="preserve">100 </w:t>
      </w:r>
      <w:r w:rsidR="005839BE" w:rsidRPr="00D55B0D">
        <w:rPr>
          <w:rFonts w:cstheme="majorHAnsi"/>
        </w:rPr>
        <w:t>Mb</w:t>
      </w:r>
      <w:r w:rsidR="00737121">
        <w:rPr>
          <w:rFonts w:cstheme="majorHAnsi"/>
        </w:rPr>
        <w:t>.</w:t>
      </w:r>
    </w:p>
    <w:p w14:paraId="0F911359" w14:textId="2F4BA083" w:rsidR="00F744CF" w:rsidRPr="00D55B0D" w:rsidRDefault="001B06B5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Para su primera versión, el servidor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 xml:space="preserve"> 3.0 se e</w:t>
      </w:r>
      <w:r w:rsidR="0091313F">
        <w:rPr>
          <w:rFonts w:cstheme="majorHAnsi"/>
        </w:rPr>
        <w:t>ncuentra centralizado.</w:t>
      </w:r>
    </w:p>
    <w:p w14:paraId="70ABE029" w14:textId="5619BE8A" w:rsidR="00D55B0D" w:rsidRDefault="00D55B0D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Para su primera versión, el sistema </w:t>
      </w:r>
      <w:r w:rsidR="007F52F7" w:rsidRPr="007F52F7">
        <w:rPr>
          <w:rFonts w:cstheme="majorHAnsi"/>
        </w:rPr>
        <w:t xml:space="preserve">no brinda servicio a </w:t>
      </w:r>
      <w:r>
        <w:rPr>
          <w:rFonts w:cstheme="majorHAnsi"/>
        </w:rPr>
        <w:t>un gran número de usuarios.</w:t>
      </w:r>
    </w:p>
    <w:p w14:paraId="2B0C1563" w14:textId="3247D4DE" w:rsidR="008510AE" w:rsidRDefault="008510AE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>La aplicación existente (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>) posee una implementación estable.</w:t>
      </w:r>
    </w:p>
    <w:p w14:paraId="5152CF99" w14:textId="71D70F7D" w:rsidR="008371F9" w:rsidRDefault="008371F9" w:rsidP="00D55B0D">
      <w:pPr>
        <w:pStyle w:val="Prrafodelista"/>
        <w:numPr>
          <w:ilvl w:val="0"/>
          <w:numId w:val="24"/>
        </w:numPr>
        <w:rPr>
          <w:rFonts w:cstheme="majorHAnsi"/>
        </w:rPr>
      </w:pPr>
      <w:r>
        <w:rPr>
          <w:rFonts w:cstheme="majorHAnsi"/>
        </w:rPr>
        <w:t xml:space="preserve">Se tiene acceso al código fuente de </w:t>
      </w:r>
      <w:proofErr w:type="spellStart"/>
      <w:r>
        <w:rPr>
          <w:rFonts w:cstheme="majorHAnsi"/>
        </w:rPr>
        <w:t>cpPlugins</w:t>
      </w:r>
      <w:proofErr w:type="spellEnd"/>
      <w:r>
        <w:rPr>
          <w:rFonts w:cstheme="majorHAnsi"/>
        </w:rPr>
        <w:t>.</w:t>
      </w:r>
    </w:p>
    <w:p w14:paraId="33A74FB6" w14:textId="77777777" w:rsidR="00D55B0D" w:rsidRPr="00D55B0D" w:rsidRDefault="00D55B0D" w:rsidP="00D55B0D">
      <w:pPr>
        <w:ind w:left="360"/>
        <w:rPr>
          <w:rFonts w:cstheme="majorHAnsi"/>
        </w:rPr>
      </w:pPr>
    </w:p>
    <w:p w14:paraId="4F1146E9" w14:textId="5F879522" w:rsidR="00F630A4" w:rsidRPr="00F630A4" w:rsidRDefault="0035245A" w:rsidP="00132FA5">
      <w:pPr>
        <w:pStyle w:val="Ttulo3"/>
        <w:numPr>
          <w:ilvl w:val="2"/>
          <w:numId w:val="2"/>
        </w:numPr>
      </w:pPr>
      <w:bookmarkStart w:id="30" w:name="_Toc9170353"/>
      <w:r w:rsidRPr="0045496C">
        <w:t>Restricciones</w:t>
      </w:r>
      <w:bookmarkEnd w:id="30"/>
    </w:p>
    <w:p w14:paraId="7508BFD9" w14:textId="340F9C66" w:rsidR="001E0D01" w:rsidRPr="001E0D01" w:rsidRDefault="00AB782B" w:rsidP="001E0D01">
      <w:pPr>
        <w:pStyle w:val="Ttulo4"/>
        <w:numPr>
          <w:ilvl w:val="3"/>
          <w:numId w:val="2"/>
        </w:numPr>
      </w:pPr>
      <w:r>
        <w:t>Hardware</w:t>
      </w:r>
    </w:p>
    <w:p w14:paraId="49058CD5" w14:textId="083A89BE" w:rsidR="00EC3580" w:rsidRDefault="0018748C" w:rsidP="00EC3580">
      <w:pPr>
        <w:pStyle w:val="Prrafodelista"/>
        <w:numPr>
          <w:ilvl w:val="0"/>
          <w:numId w:val="25"/>
        </w:numPr>
      </w:pPr>
      <w:r>
        <w:t xml:space="preserve">El aplicativo del cliente debe </w:t>
      </w:r>
      <w:r w:rsidR="006F32E6">
        <w:t xml:space="preserve">poder ser ejecutado sin problemas en computadores personales de </w:t>
      </w:r>
      <w:r w:rsidR="00796C31">
        <w:t>no muy alto</w:t>
      </w:r>
      <w:r w:rsidR="006F32E6">
        <w:t xml:space="preserve"> costo.</w:t>
      </w:r>
    </w:p>
    <w:p w14:paraId="756089F6" w14:textId="08AFD540" w:rsidR="00DB53D1" w:rsidRPr="00EC3580" w:rsidRDefault="00DB53D1" w:rsidP="00EC3580">
      <w:pPr>
        <w:pStyle w:val="Prrafodelista"/>
        <w:numPr>
          <w:ilvl w:val="0"/>
          <w:numId w:val="25"/>
        </w:numPr>
      </w:pPr>
      <w:r>
        <w:t xml:space="preserve">Los servidores </w:t>
      </w:r>
      <w:r w:rsidR="00655843">
        <w:t>que ejecuten</w:t>
      </w:r>
      <w:r w:rsidR="00B07EB4">
        <w:t xml:space="preserve"> </w:t>
      </w:r>
      <w:proofErr w:type="spellStart"/>
      <w:r w:rsidR="00B07EB4">
        <w:t>cpPlugins</w:t>
      </w:r>
      <w:proofErr w:type="spellEnd"/>
      <w:r w:rsidR="00B07EB4">
        <w:t xml:space="preserve"> deben poseer un rendimiento </w:t>
      </w:r>
      <w:r w:rsidR="00AC6F55">
        <w:t xml:space="preserve">superior, de manera que puedan acabar tareas de procesamiento </w:t>
      </w:r>
      <w:r w:rsidR="00AE4F5A">
        <w:t>en cortos periodos de tiempo.</w:t>
      </w:r>
    </w:p>
    <w:p w14:paraId="6452EF19" w14:textId="4DE9DDC6" w:rsidR="00AB782B" w:rsidRDefault="00AB782B" w:rsidP="00E95E34">
      <w:pPr>
        <w:pStyle w:val="Ttulo4"/>
        <w:numPr>
          <w:ilvl w:val="3"/>
          <w:numId w:val="2"/>
        </w:numPr>
      </w:pPr>
      <w:r>
        <w:t>Software</w:t>
      </w:r>
    </w:p>
    <w:p w14:paraId="10FA75EA" w14:textId="672DE698" w:rsidR="00655843" w:rsidRDefault="00655843" w:rsidP="00655843">
      <w:pPr>
        <w:pStyle w:val="Prrafodelista"/>
        <w:numPr>
          <w:ilvl w:val="0"/>
          <w:numId w:val="26"/>
        </w:numPr>
      </w:pPr>
      <w:r>
        <w:t xml:space="preserve">Los servidores que ejecuten </w:t>
      </w:r>
      <w:proofErr w:type="spellStart"/>
      <w:r>
        <w:t>cpPlugins</w:t>
      </w:r>
      <w:proofErr w:type="spellEnd"/>
      <w:r>
        <w:t xml:space="preserve"> deben contar con un sistema operativo GNU/Linux.</w:t>
      </w:r>
    </w:p>
    <w:p w14:paraId="6C53F3B0" w14:textId="04B8B3EF" w:rsidR="00E95E34" w:rsidRPr="008F708B" w:rsidRDefault="00655843" w:rsidP="008F708B">
      <w:pPr>
        <w:pStyle w:val="Prrafodelista"/>
        <w:numPr>
          <w:ilvl w:val="0"/>
          <w:numId w:val="26"/>
        </w:numPr>
      </w:pPr>
      <w:r>
        <w:t xml:space="preserve">La visualización e interacción de datos médicos </w:t>
      </w:r>
      <w:r w:rsidR="005D5D7D">
        <w:t xml:space="preserve">realizada por el </w:t>
      </w:r>
      <w:r w:rsidR="00993ED0">
        <w:t>cliente, debe ser elaborada con vtk.js.</w:t>
      </w:r>
      <w:bookmarkStart w:id="31" w:name="_Toc9086864"/>
      <w:r w:rsidR="00E95E34">
        <w:br w:type="page"/>
      </w:r>
    </w:p>
    <w:p w14:paraId="5E76F293" w14:textId="55EFD1E4" w:rsidR="0035172F" w:rsidRPr="008A5C25" w:rsidRDefault="00885F30" w:rsidP="0035172F">
      <w:pPr>
        <w:pStyle w:val="Ttulo1"/>
        <w:numPr>
          <w:ilvl w:val="0"/>
          <w:numId w:val="2"/>
        </w:numPr>
      </w:pPr>
      <w:bookmarkStart w:id="32" w:name="_Toc9170354"/>
      <w:r w:rsidRPr="008A5C25">
        <w:lastRenderedPageBreak/>
        <w:t>Requisitos del p</w:t>
      </w:r>
      <w:r w:rsidR="003563BF" w:rsidRPr="008A5C25">
        <w:t>roducto</w:t>
      </w:r>
      <w:bookmarkEnd w:id="31"/>
      <w:bookmarkEnd w:id="32"/>
    </w:p>
    <w:p w14:paraId="7A43356E" w14:textId="24271BF2" w:rsidR="00B01CEF" w:rsidRDefault="00B345E4" w:rsidP="00B01CEF">
      <w:pPr>
        <w:rPr>
          <w:rFonts w:cstheme="majorHAnsi"/>
          <w:b/>
        </w:rPr>
      </w:pPr>
      <w:r w:rsidRPr="008A5C25">
        <w:rPr>
          <w:rFonts w:cstheme="majorHAnsi"/>
        </w:rPr>
        <w:t xml:space="preserve">A continuación, se presentan los requisitos del producto </w:t>
      </w:r>
      <w:r w:rsidR="00D17E05">
        <w:rPr>
          <w:rFonts w:cstheme="majorHAnsi"/>
        </w:rPr>
        <w:t>recolectados por el grupo de trabajo,</w:t>
      </w:r>
      <w:r w:rsidR="00E66C0F">
        <w:rPr>
          <w:rFonts w:cstheme="majorHAnsi"/>
        </w:rPr>
        <w:t xml:space="preserve"> </w:t>
      </w:r>
      <w:r w:rsidR="00FF6C4C">
        <w:rPr>
          <w:rFonts w:cstheme="majorHAnsi"/>
        </w:rPr>
        <w:t xml:space="preserve">para </w:t>
      </w:r>
      <w:r w:rsidR="000F337F">
        <w:rPr>
          <w:rFonts w:cstheme="majorHAnsi"/>
        </w:rPr>
        <w:t>detalles del proceso de requisitos</w:t>
      </w:r>
      <w:r w:rsidR="00506D13">
        <w:rPr>
          <w:rFonts w:cstheme="majorHAnsi"/>
        </w:rPr>
        <w:t xml:space="preserve"> </w:t>
      </w:r>
      <w:r w:rsidR="008124A9" w:rsidRPr="008124A9">
        <w:rPr>
          <w:rFonts w:cstheme="majorHAnsi"/>
          <w:b/>
        </w:rPr>
        <w:t>(</w:t>
      </w:r>
      <w:hyperlink w:anchor="_Plan_de_administración" w:history="1">
        <w:r w:rsidR="008124A9" w:rsidRPr="00E66C0F">
          <w:rPr>
            <w:rStyle w:val="Hipervnculo"/>
            <w:rFonts w:cstheme="majorHAnsi"/>
            <w:b/>
          </w:rPr>
          <w:t xml:space="preserve">ver Anexo </w:t>
        </w:r>
        <w:r w:rsidR="00E66C0F" w:rsidRPr="00E66C0F">
          <w:rPr>
            <w:rStyle w:val="Hipervnculo"/>
            <w:rFonts w:cstheme="majorHAnsi"/>
            <w:b/>
          </w:rPr>
          <w:t>1</w:t>
        </w:r>
      </w:hyperlink>
      <w:r w:rsidR="008124A9" w:rsidRPr="008124A9">
        <w:rPr>
          <w:rFonts w:cstheme="majorHAnsi"/>
          <w:b/>
        </w:rPr>
        <w:t>.</w:t>
      </w:r>
      <w:r w:rsidR="00E66C0F">
        <w:rPr>
          <w:rFonts w:cstheme="majorHAnsi"/>
          <w:b/>
        </w:rPr>
        <w:t xml:space="preserve"> </w:t>
      </w:r>
      <w:r w:rsidR="008124A9" w:rsidRPr="008124A9">
        <w:rPr>
          <w:rFonts w:cstheme="majorHAnsi"/>
          <w:b/>
        </w:rPr>
        <w:t>SPMP_cpPlugins3.0, sección 5.1.1</w:t>
      </w:r>
      <w:r w:rsidR="008124A9">
        <w:rPr>
          <w:rFonts w:cstheme="majorHAnsi"/>
          <w:b/>
        </w:rPr>
        <w:t xml:space="preserve"> I</w:t>
      </w:r>
      <w:r w:rsidR="008124A9" w:rsidRPr="008124A9">
        <w:rPr>
          <w:rFonts w:cstheme="majorHAnsi"/>
          <w:b/>
        </w:rPr>
        <w:t>dentificación de requisitos).</w:t>
      </w:r>
    </w:p>
    <w:p w14:paraId="06DC1776" w14:textId="77777777" w:rsidR="008124A9" w:rsidRPr="008A5C25" w:rsidRDefault="008124A9" w:rsidP="00B01CEF">
      <w:pPr>
        <w:rPr>
          <w:rFonts w:cstheme="majorHAnsi"/>
        </w:rPr>
      </w:pPr>
    </w:p>
    <w:p w14:paraId="7E2524B0" w14:textId="77777777" w:rsidR="00AF4520" w:rsidRDefault="00AF4520" w:rsidP="00AF4520">
      <w:pPr>
        <w:pStyle w:val="Ttulo2"/>
        <w:numPr>
          <w:ilvl w:val="1"/>
          <w:numId w:val="2"/>
        </w:numPr>
      </w:pPr>
      <w:bookmarkStart w:id="33" w:name="_Toc9086865"/>
      <w:bookmarkStart w:id="34" w:name="_Toc9170355"/>
      <w:r w:rsidRPr="008A5C25">
        <w:t>Especificación de requisitos</w:t>
      </w:r>
      <w:bookmarkEnd w:id="33"/>
      <w:bookmarkEnd w:id="34"/>
    </w:p>
    <w:p w14:paraId="1259FA29" w14:textId="0321A531" w:rsidR="004A311D" w:rsidRDefault="00F502CB" w:rsidP="004A311D">
      <w:r>
        <w:t xml:space="preserve">Esta sección comprende </w:t>
      </w:r>
      <w:r w:rsidR="00392AE2">
        <w:t xml:space="preserve">la </w:t>
      </w:r>
      <w:r w:rsidR="00675417">
        <w:t>descripción de los</w:t>
      </w:r>
      <w:r w:rsidR="0045491E">
        <w:t xml:space="preserve"> requisitos de software</w:t>
      </w:r>
      <w:r w:rsidR="00595E98">
        <w:t xml:space="preserve"> </w:t>
      </w:r>
      <w:r w:rsidR="00DB7F40" w:rsidRPr="003E0FAD">
        <w:rPr>
          <w:b/>
        </w:rPr>
        <w:t>(</w:t>
      </w:r>
      <w:hyperlink w:anchor="_Requisitos_de_cpPlugins" w:history="1">
        <w:r w:rsidR="00DB7F40" w:rsidRPr="00506D13">
          <w:rPr>
            <w:rStyle w:val="Hipervnculo"/>
            <w:b/>
          </w:rPr>
          <w:t>ver Anexo</w:t>
        </w:r>
        <w:r w:rsidR="00506D13" w:rsidRPr="00506D13">
          <w:rPr>
            <w:rStyle w:val="Hipervnculo"/>
            <w:b/>
          </w:rPr>
          <w:t>2</w:t>
        </w:r>
      </w:hyperlink>
      <w:r w:rsidR="00593786" w:rsidRPr="003E0FAD">
        <w:rPr>
          <w:b/>
        </w:rPr>
        <w:t>. Requisitos.xlsx</w:t>
      </w:r>
      <w:r w:rsidR="009B6FFF" w:rsidRPr="003E0FAD">
        <w:rPr>
          <w:b/>
        </w:rPr>
        <w:t>, primera hoja “Especificación”</w:t>
      </w:r>
      <w:r w:rsidR="00FF3D45" w:rsidRPr="003E0FAD">
        <w:rPr>
          <w:b/>
        </w:rPr>
        <w:t>)</w:t>
      </w:r>
      <w:r w:rsidR="00E1387E">
        <w:t>, los cuales han sido</w:t>
      </w:r>
      <w:r w:rsidR="00E42B0D">
        <w:t xml:space="preserve"> </w:t>
      </w:r>
      <w:r w:rsidR="002B312F">
        <w:t>analizados, clasificados, verificados y priorizados por el equipo de trabajo.</w:t>
      </w:r>
      <w:r w:rsidR="00B67444">
        <w:t xml:space="preserve"> Así mismo, se </w:t>
      </w:r>
      <w:r w:rsidR="00ED63B4">
        <w:t>realizó</w:t>
      </w:r>
      <w:r w:rsidR="00B67444">
        <w:t xml:space="preserve"> una </w:t>
      </w:r>
      <w:r w:rsidR="00762E81">
        <w:t>estimación de</w:t>
      </w:r>
      <w:r w:rsidR="001A28AC">
        <w:t xml:space="preserve"> tiempo </w:t>
      </w:r>
      <w:r w:rsidR="009F1D34">
        <w:t>para cada</w:t>
      </w:r>
      <w:r w:rsidR="00726040">
        <w:t xml:space="preserve"> </w:t>
      </w:r>
      <w:r w:rsidR="004058B3">
        <w:t>requi</w:t>
      </w:r>
      <w:r w:rsidR="00726040">
        <w:t>s</w:t>
      </w:r>
      <w:r w:rsidR="004058B3">
        <w:t>ito funcional</w:t>
      </w:r>
      <w:r w:rsidR="00726040">
        <w:t xml:space="preserve">, con el objetivo de </w:t>
      </w:r>
      <w:r w:rsidR="00DB249B">
        <w:t xml:space="preserve">medir la </w:t>
      </w:r>
      <w:r w:rsidR="000425FF">
        <w:t>dificultad</w:t>
      </w:r>
      <w:r w:rsidR="00DB249B">
        <w:t xml:space="preserve"> de implementación</w:t>
      </w:r>
      <w:r w:rsidR="000425FF">
        <w:t xml:space="preserve"> y </w:t>
      </w:r>
      <w:r w:rsidR="0048416C">
        <w:t xml:space="preserve">poder </w:t>
      </w:r>
      <w:r w:rsidR="007D5119">
        <w:t xml:space="preserve">distribuir </w:t>
      </w:r>
      <w:r w:rsidR="004058B3">
        <w:t xml:space="preserve">las </w:t>
      </w:r>
      <w:r w:rsidR="007D5119">
        <w:t xml:space="preserve">tareas en el equipo de </w:t>
      </w:r>
      <w:r w:rsidR="00412EAB">
        <w:t>trabajo.</w:t>
      </w:r>
    </w:p>
    <w:p w14:paraId="6CFCD3F3" w14:textId="77777777" w:rsidR="00412EAB" w:rsidRDefault="00412EAB" w:rsidP="004A311D"/>
    <w:p w14:paraId="77348327" w14:textId="3A9614DA" w:rsidR="00412EAB" w:rsidRDefault="00DE49A1" w:rsidP="004A311D">
      <w:r>
        <w:t xml:space="preserve">Para medir la dificultad, se utilizó </w:t>
      </w:r>
      <w:r w:rsidR="000833F1">
        <w:t>una escala de tres niveles</w:t>
      </w:r>
      <w:r w:rsidR="00992F5C">
        <w:t xml:space="preserve"> en donde cada uno de estos se </w:t>
      </w:r>
      <w:r w:rsidR="00F775E5">
        <w:t>r</w:t>
      </w:r>
      <w:r w:rsidR="00CC1D1B">
        <w:t>elaciona con un intervalo de tiempo. A continuación, en la tabla</w:t>
      </w:r>
      <w:r w:rsidR="00432124">
        <w:t xml:space="preserve"> 1.</w:t>
      </w:r>
      <w:r w:rsidR="00CC1D1B">
        <w:t xml:space="preserve"> </w:t>
      </w:r>
      <w:r w:rsidR="00723415">
        <w:t>Estimación de requisitos</w:t>
      </w:r>
      <w:r w:rsidR="00B17032">
        <w:t xml:space="preserve">, se ilustra la relación del tiempo </w:t>
      </w:r>
      <w:r w:rsidR="00174586">
        <w:t>con los niveles de dificultad.</w:t>
      </w:r>
    </w:p>
    <w:p w14:paraId="0BF210E9" w14:textId="77777777" w:rsidR="00B46FDF" w:rsidRDefault="00B46FDF" w:rsidP="004A311D"/>
    <w:tbl>
      <w:tblPr>
        <w:tblStyle w:val="Tablaconcuadrcula4-nfasis1"/>
        <w:tblW w:w="0" w:type="auto"/>
        <w:tblInd w:w="1101" w:type="dxa"/>
        <w:tblLook w:val="04A0" w:firstRow="1" w:lastRow="0" w:firstColumn="1" w:lastColumn="0" w:noHBand="0" w:noVBand="1"/>
      </w:tblPr>
      <w:tblGrid>
        <w:gridCol w:w="3388"/>
        <w:gridCol w:w="3416"/>
      </w:tblGrid>
      <w:tr w:rsidR="003F4251" w14:paraId="751ABE97" w14:textId="77777777" w:rsidTr="00144D6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3DD5ADD" w14:textId="7D912C73" w:rsidR="003F4251" w:rsidRDefault="00B46FDF" w:rsidP="00144D6D">
            <w:pPr>
              <w:jc w:val="center"/>
            </w:pPr>
            <w:proofErr w:type="spellStart"/>
            <w:r>
              <w:t>Dificultad</w:t>
            </w:r>
            <w:proofErr w:type="spellEnd"/>
          </w:p>
        </w:tc>
        <w:tc>
          <w:tcPr>
            <w:tcW w:w="3416" w:type="dxa"/>
          </w:tcPr>
          <w:p w14:paraId="2DF397FE" w14:textId="4D886DEB" w:rsidR="003F4251" w:rsidRDefault="00B46FDF" w:rsidP="00144D6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Tiempo</w:t>
            </w:r>
            <w:proofErr w:type="spellEnd"/>
            <w:r>
              <w:t xml:space="preserve"> </w:t>
            </w:r>
            <w:proofErr w:type="spellStart"/>
            <w:r>
              <w:t>requerido</w:t>
            </w:r>
            <w:proofErr w:type="spellEnd"/>
          </w:p>
        </w:tc>
      </w:tr>
      <w:tr w:rsidR="003F4251" w14:paraId="3DAC5B66" w14:textId="77777777" w:rsidTr="00144D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E0EA676" w14:textId="24D44242" w:rsidR="003F4251" w:rsidRDefault="00424740" w:rsidP="00144D6D">
            <w:pPr>
              <w:jc w:val="center"/>
            </w:pPr>
            <w:r>
              <w:t>Baja</w:t>
            </w:r>
          </w:p>
        </w:tc>
        <w:tc>
          <w:tcPr>
            <w:tcW w:w="3416" w:type="dxa"/>
          </w:tcPr>
          <w:p w14:paraId="3314BD3B" w14:textId="6171E4D3" w:rsidR="003F4251" w:rsidRDefault="00B46FDF" w:rsidP="00144D6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  <w:r w:rsidR="00F23959">
              <w:t xml:space="preserve">-3 </w:t>
            </w:r>
            <w:proofErr w:type="spellStart"/>
            <w:r w:rsidR="00F23959">
              <w:t>días</w:t>
            </w:r>
            <w:proofErr w:type="spellEnd"/>
          </w:p>
        </w:tc>
      </w:tr>
      <w:tr w:rsidR="003F4251" w14:paraId="123C6203" w14:textId="77777777" w:rsidTr="00144D6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183B1F2A" w14:textId="3D4EC73A" w:rsidR="003F4251" w:rsidRDefault="00424740" w:rsidP="00144D6D">
            <w:pPr>
              <w:jc w:val="center"/>
            </w:pPr>
            <w:r>
              <w:t>Media</w:t>
            </w:r>
          </w:p>
        </w:tc>
        <w:tc>
          <w:tcPr>
            <w:tcW w:w="3416" w:type="dxa"/>
          </w:tcPr>
          <w:p w14:paraId="2F275032" w14:textId="08164B29" w:rsidR="003F4251" w:rsidRDefault="00D2236A" w:rsidP="00144D6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3-5 </w:t>
            </w:r>
            <w:proofErr w:type="spellStart"/>
            <w:r>
              <w:t>días</w:t>
            </w:r>
            <w:proofErr w:type="spellEnd"/>
          </w:p>
        </w:tc>
      </w:tr>
      <w:tr w:rsidR="003F4251" w14:paraId="1F95FB67" w14:textId="77777777" w:rsidTr="00144D6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388" w:type="dxa"/>
          </w:tcPr>
          <w:p w14:paraId="3188CA62" w14:textId="084382D5" w:rsidR="003F4251" w:rsidRDefault="00424740" w:rsidP="00144D6D">
            <w:pPr>
              <w:jc w:val="center"/>
            </w:pPr>
            <w:r>
              <w:t>Alta</w:t>
            </w:r>
          </w:p>
        </w:tc>
        <w:tc>
          <w:tcPr>
            <w:tcW w:w="3416" w:type="dxa"/>
          </w:tcPr>
          <w:p w14:paraId="67C8DB67" w14:textId="52FB39E9" w:rsidR="003F4251" w:rsidRDefault="00D2236A" w:rsidP="005B3EFB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 xml:space="preserve">5-8 </w:t>
            </w:r>
            <w:proofErr w:type="spellStart"/>
            <w:r>
              <w:t>días</w:t>
            </w:r>
            <w:proofErr w:type="spellEnd"/>
          </w:p>
        </w:tc>
      </w:tr>
    </w:tbl>
    <w:p w14:paraId="69818416" w14:textId="40AC45D2" w:rsidR="00174586" w:rsidRDefault="005B3EFB" w:rsidP="005B3EFB">
      <w:pPr>
        <w:pStyle w:val="Descripcin"/>
        <w:jc w:val="center"/>
      </w:pPr>
      <w:bookmarkStart w:id="35" w:name="_Toc9167386"/>
      <w:r>
        <w:t xml:space="preserve">Tabla </w:t>
      </w:r>
      <w:r w:rsidR="00CB5418">
        <w:fldChar w:fldCharType="begin"/>
      </w:r>
      <w:r w:rsidR="00CB5418">
        <w:instrText xml:space="preserve"> SEQ Tabla \* ARABIC </w:instrText>
      </w:r>
      <w:r w:rsidR="00CB5418">
        <w:fldChar w:fldCharType="separate"/>
      </w:r>
      <w:r>
        <w:rPr>
          <w:noProof/>
        </w:rPr>
        <w:t>1</w:t>
      </w:r>
      <w:r w:rsidR="00CB5418">
        <w:rPr>
          <w:noProof/>
        </w:rPr>
        <w:fldChar w:fldCharType="end"/>
      </w:r>
      <w:r>
        <w:t>-</w:t>
      </w:r>
      <w:r w:rsidRPr="00F72CDD">
        <w:t>Estimación de requisitos</w:t>
      </w:r>
      <w:bookmarkEnd w:id="35"/>
    </w:p>
    <w:p w14:paraId="452036F0" w14:textId="077F9491" w:rsidR="00F03205" w:rsidRPr="004A311D" w:rsidRDefault="00C4401E" w:rsidP="004A311D">
      <w:r>
        <w:t xml:space="preserve">La estimación de cada requisito </w:t>
      </w:r>
      <w:r w:rsidR="0051432A">
        <w:t xml:space="preserve">es el resultado de </w:t>
      </w:r>
      <w:r w:rsidR="00AA2665">
        <w:t>la votación de</w:t>
      </w:r>
      <w:r w:rsidR="00197E83">
        <w:t xml:space="preserve"> los miembros del </w:t>
      </w:r>
      <w:r w:rsidR="00AA2665">
        <w:t>equipo</w:t>
      </w:r>
      <w:r w:rsidR="00197E83">
        <w:t>.</w:t>
      </w:r>
    </w:p>
    <w:p w14:paraId="437BE698" w14:textId="6DB775DA" w:rsidR="0057358B" w:rsidRDefault="00AF4520" w:rsidP="00D34EC5">
      <w:pPr>
        <w:pStyle w:val="Ttulo2"/>
        <w:numPr>
          <w:ilvl w:val="2"/>
          <w:numId w:val="2"/>
        </w:numPr>
      </w:pPr>
      <w:bookmarkStart w:id="36" w:name="_Toc9086866"/>
      <w:bookmarkStart w:id="37" w:name="_Toc9170356"/>
      <w:r w:rsidRPr="008A5C25">
        <w:t>Requisitos funcionales</w:t>
      </w:r>
      <w:bookmarkEnd w:id="36"/>
      <w:bookmarkEnd w:id="37"/>
    </w:p>
    <w:p w14:paraId="3231182B" w14:textId="0605951E" w:rsidR="008124A9" w:rsidRDefault="008124A9" w:rsidP="008124A9">
      <w:pPr>
        <w:rPr>
          <w:rFonts w:cstheme="majorHAnsi"/>
          <w:color w:val="000000" w:themeColor="text1"/>
        </w:rPr>
      </w:pPr>
      <w:r w:rsidRPr="00C31089">
        <w:rPr>
          <w:rFonts w:cstheme="majorHAnsi"/>
          <w:color w:val="000000" w:themeColor="text1"/>
        </w:rPr>
        <w:t>Esta sección</w:t>
      </w:r>
      <w:r w:rsidR="007B2F6E" w:rsidRPr="00C31089">
        <w:rPr>
          <w:rFonts w:cstheme="majorHAnsi"/>
          <w:color w:val="000000" w:themeColor="text1"/>
        </w:rPr>
        <w:t>,</w:t>
      </w:r>
      <w:r w:rsidRPr="00C31089">
        <w:rPr>
          <w:rFonts w:cstheme="majorHAnsi"/>
          <w:color w:val="000000" w:themeColor="text1"/>
        </w:rPr>
        <w:t xml:space="preserve"> contiene la lista de requisitos funcionales</w:t>
      </w:r>
      <w:r w:rsidR="002D1B5D" w:rsidRPr="00C31089">
        <w:rPr>
          <w:rFonts w:cstheme="majorHAnsi"/>
          <w:color w:val="000000" w:themeColor="text1"/>
        </w:rPr>
        <w:t xml:space="preserve"> </w:t>
      </w:r>
      <w:r w:rsidR="007D6C6D" w:rsidRPr="00C31089">
        <w:rPr>
          <w:rFonts w:cstheme="majorHAnsi"/>
          <w:color w:val="000000" w:themeColor="text1"/>
        </w:rPr>
        <w:t xml:space="preserve">que describen </w:t>
      </w:r>
      <w:r w:rsidR="00732FF8" w:rsidRPr="00C31089">
        <w:rPr>
          <w:rFonts w:cstheme="majorHAnsi"/>
          <w:color w:val="000000" w:themeColor="text1"/>
        </w:rPr>
        <w:t xml:space="preserve">las características que el sistema </w:t>
      </w:r>
      <w:r w:rsidR="007B2F6E" w:rsidRPr="00C31089">
        <w:rPr>
          <w:rFonts w:cstheme="majorHAnsi"/>
          <w:color w:val="000000" w:themeColor="text1"/>
        </w:rPr>
        <w:t xml:space="preserve">debe satisfacer para ser aceptado por el cliente. </w:t>
      </w:r>
    </w:p>
    <w:p w14:paraId="68246038" w14:textId="3B7F25E1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1:</w:t>
      </w:r>
      <w:r>
        <w:rPr>
          <w:rFonts w:cstheme="majorHAnsi"/>
          <w:b/>
          <w:color w:val="000000" w:themeColor="text1"/>
        </w:rPr>
        <w:t xml:space="preserve"> </w:t>
      </w:r>
      <w:r w:rsidR="00B106F7" w:rsidRPr="00B106F7">
        <w:rPr>
          <w:rFonts w:cstheme="majorHAnsi"/>
          <w:color w:val="000000" w:themeColor="text1"/>
        </w:rPr>
        <w:t>El sistema debe cargar imágenes médicas de sistemas externos.</w:t>
      </w:r>
    </w:p>
    <w:p w14:paraId="36D16629" w14:textId="17DCF5FE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2:</w:t>
      </w:r>
      <w:r w:rsidR="00C725E2">
        <w:rPr>
          <w:rFonts w:cstheme="majorHAnsi"/>
          <w:b/>
          <w:color w:val="000000" w:themeColor="text1"/>
        </w:rPr>
        <w:t xml:space="preserve"> </w:t>
      </w:r>
      <w:r w:rsidR="000D70DE" w:rsidRPr="000D70DE">
        <w:rPr>
          <w:rFonts w:cstheme="majorHAnsi"/>
          <w:color w:val="000000" w:themeColor="text1"/>
        </w:rPr>
        <w:t xml:space="preserve">El sistema debe cargar imágenes médicas </w:t>
      </w:r>
      <w:r w:rsidR="000D70DE">
        <w:rPr>
          <w:rFonts w:cstheme="majorHAnsi"/>
          <w:color w:val="000000" w:themeColor="text1"/>
        </w:rPr>
        <w:t>de forma local</w:t>
      </w:r>
      <w:r w:rsidR="000D70DE" w:rsidRPr="000D70DE">
        <w:rPr>
          <w:rFonts w:cstheme="majorHAnsi"/>
          <w:color w:val="000000" w:themeColor="text1"/>
        </w:rPr>
        <w:t>.</w:t>
      </w:r>
    </w:p>
    <w:p w14:paraId="29D828BF" w14:textId="12D5CF2B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3:</w:t>
      </w:r>
      <w:r w:rsidR="000D70DE">
        <w:rPr>
          <w:rFonts w:cstheme="majorHAnsi"/>
          <w:b/>
          <w:color w:val="000000" w:themeColor="text1"/>
        </w:rPr>
        <w:t xml:space="preserve"> </w:t>
      </w:r>
      <w:r w:rsidR="00697ECD" w:rsidRPr="003D74A9">
        <w:rPr>
          <w:rFonts w:cstheme="majorHAnsi"/>
          <w:color w:val="000000" w:themeColor="text1"/>
        </w:rPr>
        <w:t xml:space="preserve">El sistema debe </w:t>
      </w:r>
      <w:r w:rsidR="003D74A9" w:rsidRPr="003D74A9">
        <w:rPr>
          <w:rFonts w:cstheme="majorHAnsi"/>
          <w:color w:val="000000" w:themeColor="text1"/>
        </w:rPr>
        <w:t>presentar los</w:t>
      </w:r>
      <w:r w:rsidR="00697ECD" w:rsidRPr="003D74A9">
        <w:rPr>
          <w:rFonts w:cstheme="majorHAnsi"/>
          <w:color w:val="000000" w:themeColor="text1"/>
        </w:rPr>
        <w:t xml:space="preserve"> pipelines de procesamiento</w:t>
      </w:r>
      <w:r w:rsidR="003D74A9" w:rsidRPr="003D74A9">
        <w:rPr>
          <w:rFonts w:cstheme="majorHAnsi"/>
          <w:color w:val="000000" w:themeColor="text1"/>
        </w:rPr>
        <w:t xml:space="preserve"> </w:t>
      </w:r>
      <w:r w:rsidR="006E547D">
        <w:rPr>
          <w:rFonts w:cstheme="majorHAnsi"/>
          <w:color w:val="000000" w:themeColor="text1"/>
        </w:rPr>
        <w:t>diseñados</w:t>
      </w:r>
      <w:r w:rsidR="003D74A9" w:rsidRPr="003D74A9">
        <w:rPr>
          <w:rFonts w:cstheme="majorHAnsi"/>
          <w:color w:val="000000" w:themeColor="text1"/>
        </w:rPr>
        <w:t xml:space="preserve"> por el usuario</w:t>
      </w:r>
      <w:r w:rsidR="00697ECD" w:rsidRPr="003D74A9">
        <w:rPr>
          <w:rFonts w:cstheme="majorHAnsi"/>
          <w:color w:val="000000" w:themeColor="text1"/>
        </w:rPr>
        <w:t>.</w:t>
      </w:r>
    </w:p>
    <w:p w14:paraId="19CE5BA7" w14:textId="2F795972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4:</w:t>
      </w:r>
      <w:r w:rsidR="00983681">
        <w:rPr>
          <w:rFonts w:cstheme="majorHAnsi"/>
          <w:b/>
          <w:color w:val="000000" w:themeColor="text1"/>
        </w:rPr>
        <w:t xml:space="preserve"> </w:t>
      </w:r>
      <w:r w:rsidR="00983681" w:rsidRPr="00983681">
        <w:rPr>
          <w:rFonts w:cstheme="majorHAnsi"/>
          <w:color w:val="000000" w:themeColor="text1"/>
        </w:rPr>
        <w:t xml:space="preserve">El sistema debe </w:t>
      </w:r>
      <w:r w:rsidR="00505019">
        <w:rPr>
          <w:rFonts w:cstheme="majorHAnsi"/>
          <w:color w:val="000000" w:themeColor="text1"/>
        </w:rPr>
        <w:t>presentar</w:t>
      </w:r>
      <w:r w:rsidR="00173D80">
        <w:rPr>
          <w:rFonts w:cstheme="majorHAnsi"/>
          <w:color w:val="000000" w:themeColor="text1"/>
        </w:rPr>
        <w:t xml:space="preserve"> en pantalla</w:t>
      </w:r>
      <w:r w:rsidR="00983681" w:rsidRPr="00983681">
        <w:rPr>
          <w:rFonts w:cstheme="majorHAnsi"/>
          <w:color w:val="000000" w:themeColor="text1"/>
        </w:rPr>
        <w:t xml:space="preserve"> datos médicos estructurados.</w:t>
      </w:r>
    </w:p>
    <w:p w14:paraId="41F8E675" w14:textId="5D69466D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5:</w:t>
      </w:r>
      <w:r w:rsidR="00983681">
        <w:rPr>
          <w:rFonts w:cstheme="majorHAnsi"/>
          <w:b/>
          <w:color w:val="000000" w:themeColor="text1"/>
        </w:rPr>
        <w:t xml:space="preserve"> </w:t>
      </w:r>
      <w:r w:rsidR="002345E2" w:rsidRPr="002345E2">
        <w:rPr>
          <w:rFonts w:cstheme="majorHAnsi"/>
          <w:color w:val="000000" w:themeColor="text1"/>
        </w:rPr>
        <w:t>El sistema debe ejecutar funcionalidades específicas del pipeline.</w:t>
      </w:r>
    </w:p>
    <w:p w14:paraId="5EAB9589" w14:textId="2ABF9F89" w:rsidR="00C31089" w:rsidRPr="00B6056E" w:rsidRDefault="00C31089" w:rsidP="00C31089">
      <w:pPr>
        <w:pStyle w:val="Prrafodelista"/>
        <w:numPr>
          <w:ilvl w:val="0"/>
          <w:numId w:val="14"/>
        </w:numPr>
        <w:rPr>
          <w:rFonts w:cstheme="majorHAnsi"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6:</w:t>
      </w:r>
      <w:r w:rsidR="00B6056E">
        <w:rPr>
          <w:rFonts w:cstheme="majorHAnsi"/>
          <w:b/>
          <w:color w:val="000000" w:themeColor="text1"/>
        </w:rPr>
        <w:t xml:space="preserve"> </w:t>
      </w:r>
      <w:r w:rsidR="00B6056E" w:rsidRPr="00B6056E">
        <w:rPr>
          <w:rFonts w:cstheme="majorHAnsi"/>
          <w:color w:val="000000" w:themeColor="text1"/>
        </w:rPr>
        <w:t>El sistema debe ejecutar todo el procedimiento descrito en el pipeline.</w:t>
      </w:r>
    </w:p>
    <w:p w14:paraId="7EEA6178" w14:textId="14581FBE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C31089">
        <w:rPr>
          <w:rFonts w:cstheme="majorHAnsi"/>
          <w:b/>
          <w:color w:val="000000" w:themeColor="text1"/>
        </w:rPr>
        <w:t>7:</w:t>
      </w:r>
      <w:r w:rsidR="007E3D14">
        <w:rPr>
          <w:rFonts w:cstheme="majorHAnsi"/>
          <w:b/>
          <w:color w:val="000000" w:themeColor="text1"/>
        </w:rPr>
        <w:t xml:space="preserve"> </w:t>
      </w:r>
      <w:r w:rsidR="007E3D14" w:rsidRPr="007E3D14">
        <w:rPr>
          <w:rFonts w:cstheme="majorHAnsi"/>
          <w:color w:val="000000" w:themeColor="text1"/>
        </w:rPr>
        <w:t xml:space="preserve">El sistema debe desplegar las funcionalidades de manera ordenada por </w:t>
      </w:r>
      <w:r w:rsidR="007C5D17" w:rsidRPr="007E3D14">
        <w:rPr>
          <w:rFonts w:cstheme="majorHAnsi"/>
          <w:color w:val="000000" w:themeColor="text1"/>
        </w:rPr>
        <w:t>categorías</w:t>
      </w:r>
      <w:r w:rsidR="007E3D14" w:rsidRPr="007E3D14">
        <w:rPr>
          <w:rFonts w:cstheme="majorHAnsi"/>
          <w:color w:val="000000" w:themeColor="text1"/>
        </w:rPr>
        <w:t>.</w:t>
      </w:r>
    </w:p>
    <w:p w14:paraId="79581272" w14:textId="13C66EC1" w:rsidR="008663E9" w:rsidRPr="008663E9" w:rsidRDefault="00C31089" w:rsidP="009B703A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8663E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8663E9">
        <w:rPr>
          <w:rFonts w:cstheme="majorHAnsi"/>
          <w:b/>
          <w:color w:val="000000" w:themeColor="text1"/>
        </w:rPr>
        <w:t>8:</w:t>
      </w:r>
      <w:r w:rsidR="007E3D14" w:rsidRPr="008663E9">
        <w:rPr>
          <w:rFonts w:cstheme="majorHAnsi"/>
          <w:b/>
          <w:color w:val="000000" w:themeColor="text1"/>
        </w:rPr>
        <w:t xml:space="preserve"> </w:t>
      </w:r>
      <w:r w:rsidR="008663E9" w:rsidRPr="008663E9">
        <w:rPr>
          <w:rFonts w:cstheme="majorHAnsi"/>
          <w:color w:val="000000" w:themeColor="text1"/>
        </w:rPr>
        <w:t>El sistema debe proveer widgets para la interacción del usuario con los datos y el pipeline del sistema.</w:t>
      </w:r>
    </w:p>
    <w:p w14:paraId="031C7AC8" w14:textId="3E939477" w:rsidR="00143137" w:rsidRPr="008663E9" w:rsidRDefault="00C31089" w:rsidP="00A44713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8663E9">
        <w:rPr>
          <w:rFonts w:cstheme="majorHAnsi"/>
          <w:b/>
          <w:color w:val="000000" w:themeColor="text1"/>
        </w:rPr>
        <w:t>RF-</w:t>
      </w:r>
      <w:r w:rsidR="00F36AD2">
        <w:rPr>
          <w:rFonts w:cstheme="majorHAnsi"/>
          <w:b/>
          <w:color w:val="000000" w:themeColor="text1"/>
        </w:rPr>
        <w:t>0</w:t>
      </w:r>
      <w:r w:rsidRPr="008663E9">
        <w:rPr>
          <w:rFonts w:cstheme="majorHAnsi"/>
          <w:b/>
          <w:color w:val="000000" w:themeColor="text1"/>
        </w:rPr>
        <w:t>9:</w:t>
      </w:r>
      <w:r w:rsidR="003911FC" w:rsidRPr="008663E9">
        <w:rPr>
          <w:rFonts w:cstheme="majorHAnsi"/>
          <w:b/>
          <w:color w:val="000000" w:themeColor="text1"/>
        </w:rPr>
        <w:t xml:space="preserve"> </w:t>
      </w:r>
      <w:r w:rsidR="00143137" w:rsidRPr="008663E9">
        <w:rPr>
          <w:rFonts w:cstheme="majorHAnsi"/>
          <w:color w:val="000000" w:themeColor="text1"/>
        </w:rPr>
        <w:t xml:space="preserve">El sistema debe proveer las operaciones de creación, lectura, actualización, deshacer operación anterior y rehacer </w:t>
      </w:r>
      <w:r w:rsidR="00CD51D8" w:rsidRPr="008663E9">
        <w:rPr>
          <w:rFonts w:cstheme="majorHAnsi"/>
          <w:color w:val="000000" w:themeColor="text1"/>
        </w:rPr>
        <w:t>operación</w:t>
      </w:r>
      <w:r w:rsidR="00143137" w:rsidRPr="008663E9">
        <w:rPr>
          <w:rFonts w:cstheme="majorHAnsi"/>
          <w:color w:val="000000" w:themeColor="text1"/>
        </w:rPr>
        <w:t xml:space="preserve"> </w:t>
      </w:r>
      <w:r w:rsidR="007F1B30" w:rsidRPr="008663E9">
        <w:rPr>
          <w:rFonts w:cstheme="majorHAnsi"/>
          <w:color w:val="000000" w:themeColor="text1"/>
        </w:rPr>
        <w:t xml:space="preserve">eliminada </w:t>
      </w:r>
      <w:r w:rsidR="00143137" w:rsidRPr="008663E9">
        <w:rPr>
          <w:rFonts w:cstheme="majorHAnsi"/>
          <w:color w:val="000000" w:themeColor="text1"/>
        </w:rPr>
        <w:t>dentro del pipeline.</w:t>
      </w:r>
    </w:p>
    <w:p w14:paraId="28ACD1EA" w14:textId="7ACF7084" w:rsidR="00C31089" w:rsidRPr="00143137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143137">
        <w:rPr>
          <w:rFonts w:cstheme="majorHAnsi"/>
          <w:b/>
          <w:color w:val="000000" w:themeColor="text1"/>
        </w:rPr>
        <w:t>RF-10:</w:t>
      </w:r>
      <w:r w:rsidR="007C5D17" w:rsidRPr="00143137">
        <w:rPr>
          <w:rFonts w:cstheme="majorHAnsi"/>
          <w:b/>
          <w:color w:val="000000" w:themeColor="text1"/>
        </w:rPr>
        <w:t xml:space="preserve"> </w:t>
      </w:r>
      <w:r w:rsidR="00DE274F" w:rsidRPr="00143137">
        <w:rPr>
          <w:rFonts w:cstheme="majorHAnsi"/>
          <w:color w:val="000000" w:themeColor="text1"/>
        </w:rPr>
        <w:t>El sistema debe crear pipelines a partir de un archivo descriptor.</w:t>
      </w:r>
    </w:p>
    <w:p w14:paraId="4DBC7FA6" w14:textId="5C9809DB" w:rsidR="00C31089" w:rsidRPr="00C31089" w:rsidRDefault="00C31089" w:rsidP="00C31089">
      <w:pPr>
        <w:pStyle w:val="Prrafodelista"/>
        <w:numPr>
          <w:ilvl w:val="0"/>
          <w:numId w:val="14"/>
        </w:numPr>
        <w:rPr>
          <w:rFonts w:cstheme="majorHAnsi"/>
          <w:b/>
          <w:color w:val="000000" w:themeColor="text1"/>
        </w:rPr>
      </w:pPr>
      <w:r w:rsidRPr="00C31089">
        <w:rPr>
          <w:rFonts w:cstheme="majorHAnsi"/>
          <w:b/>
          <w:color w:val="000000" w:themeColor="text1"/>
        </w:rPr>
        <w:t>RF-11:</w:t>
      </w:r>
      <w:r w:rsidR="00DE274F">
        <w:rPr>
          <w:rFonts w:cstheme="majorHAnsi"/>
          <w:b/>
          <w:color w:val="000000" w:themeColor="text1"/>
        </w:rPr>
        <w:t xml:space="preserve"> </w:t>
      </w:r>
      <w:r w:rsidR="00DE274F" w:rsidRPr="00DE274F">
        <w:rPr>
          <w:rFonts w:cstheme="majorHAnsi"/>
          <w:color w:val="000000" w:themeColor="text1"/>
        </w:rPr>
        <w:t>El sistema debe almacenar pipelines en diferentes fuentes.</w:t>
      </w:r>
    </w:p>
    <w:p w14:paraId="5CF93A45" w14:textId="79C3FF8A" w:rsidR="00E81970" w:rsidRPr="008124A9" w:rsidRDefault="00E81970" w:rsidP="008124A9"/>
    <w:p w14:paraId="1099E177" w14:textId="77777777" w:rsidR="00FC70C1" w:rsidRDefault="0057358B" w:rsidP="00D34EC5">
      <w:pPr>
        <w:pStyle w:val="Ttulo2"/>
        <w:numPr>
          <w:ilvl w:val="2"/>
          <w:numId w:val="2"/>
        </w:numPr>
      </w:pPr>
      <w:bookmarkStart w:id="38" w:name="_Toc9086867"/>
      <w:bookmarkStart w:id="39" w:name="_Toc9170357"/>
      <w:r w:rsidRPr="008A5C25">
        <w:lastRenderedPageBreak/>
        <w:t>Requisi</w:t>
      </w:r>
      <w:r w:rsidR="0059071A" w:rsidRPr="008A5C25">
        <w:t>tos no funcionales</w:t>
      </w:r>
      <w:bookmarkEnd w:id="38"/>
      <w:bookmarkEnd w:id="39"/>
    </w:p>
    <w:p w14:paraId="6B37F7F7" w14:textId="69EADC51" w:rsidR="00D54698" w:rsidRDefault="00561CCB" w:rsidP="00D54698">
      <w:pPr>
        <w:rPr>
          <w:rFonts w:cstheme="majorHAnsi"/>
          <w:color w:val="000000" w:themeColor="text1"/>
        </w:rPr>
      </w:pPr>
      <w:r w:rsidRPr="00400042">
        <w:rPr>
          <w:rFonts w:cstheme="majorHAnsi"/>
          <w:color w:val="000000" w:themeColor="text1"/>
        </w:rPr>
        <w:t xml:space="preserve">A continuación, se presenta la lista de requisitos no funcionales </w:t>
      </w:r>
      <w:r w:rsidR="00BD36F5" w:rsidRPr="00400042">
        <w:rPr>
          <w:rFonts w:cstheme="majorHAnsi"/>
          <w:color w:val="000000" w:themeColor="text1"/>
        </w:rPr>
        <w:t xml:space="preserve">que se identificaron de acuerdo con los atributos de calidad </w:t>
      </w:r>
      <w:r w:rsidR="001A148C" w:rsidRPr="00400042">
        <w:rPr>
          <w:rFonts w:cstheme="majorHAnsi"/>
          <w:color w:val="000000" w:themeColor="text1"/>
        </w:rPr>
        <w:t xml:space="preserve">que el sistema debe </w:t>
      </w:r>
      <w:r w:rsidR="009A29C9" w:rsidRPr="00400042">
        <w:rPr>
          <w:rFonts w:cstheme="majorHAnsi"/>
          <w:color w:val="000000" w:themeColor="text1"/>
        </w:rPr>
        <w:t>proveer al ser implementado</w:t>
      </w:r>
      <w:r w:rsidR="001042C3" w:rsidRPr="00400042">
        <w:rPr>
          <w:rFonts w:cstheme="majorHAnsi"/>
          <w:color w:val="000000" w:themeColor="text1"/>
        </w:rPr>
        <w:t xml:space="preserve"> </w:t>
      </w:r>
      <w:r w:rsidR="00400042" w:rsidRPr="005B3EFB">
        <w:rPr>
          <w:rFonts w:cstheme="majorHAnsi"/>
          <w:b/>
          <w:bCs/>
          <w:color w:val="000000" w:themeColor="text1"/>
        </w:rPr>
        <w:t>(</w:t>
      </w:r>
      <w:hyperlink w:anchor="_Atributos_del_producto" w:history="1">
        <w:r w:rsidR="00400042" w:rsidRPr="005B3EFB">
          <w:rPr>
            <w:rStyle w:val="Hipervnculo"/>
            <w:rFonts w:cstheme="majorHAnsi"/>
            <w:b/>
            <w:bCs/>
          </w:rPr>
          <w:t>ver sección 5. Atributos del producto)</w:t>
        </w:r>
      </w:hyperlink>
      <w:r w:rsidR="000D3F89">
        <w:rPr>
          <w:rFonts w:cstheme="majorHAnsi"/>
          <w:color w:val="000000" w:themeColor="text1"/>
        </w:rPr>
        <w:t xml:space="preserve"> y restricciones a tener en cuenta</w:t>
      </w:r>
      <w:r w:rsidR="009A29C9" w:rsidRPr="00400042">
        <w:rPr>
          <w:rFonts w:cstheme="majorHAnsi"/>
          <w:color w:val="000000" w:themeColor="text1"/>
        </w:rPr>
        <w:t>.</w:t>
      </w:r>
    </w:p>
    <w:p w14:paraId="1F2AE297" w14:textId="74F29F0B" w:rsidR="003E6DFD" w:rsidRPr="004A311D" w:rsidRDefault="00F1681E" w:rsidP="00B15316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Rendimiento</w:t>
      </w:r>
    </w:p>
    <w:p w14:paraId="3714145E" w14:textId="57F09401" w:rsidR="004A311D" w:rsidRPr="00F1681E" w:rsidRDefault="00546BE4" w:rsidP="004A311D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 w:rsidRPr="00D218E9">
        <w:rPr>
          <w:rFonts w:cstheme="majorHAnsi"/>
          <w:b/>
          <w:color w:val="000000" w:themeColor="text1"/>
        </w:rPr>
        <w:t>RNF-01:</w:t>
      </w:r>
      <w:r>
        <w:rPr>
          <w:rFonts w:cstheme="majorHAnsi"/>
          <w:color w:val="000000" w:themeColor="text1"/>
        </w:rPr>
        <w:t xml:space="preserve"> </w:t>
      </w:r>
      <w:r w:rsidR="00032982" w:rsidRPr="00032982">
        <w:rPr>
          <w:rFonts w:cstheme="majorHAnsi"/>
          <w:color w:val="000000" w:themeColor="text1"/>
        </w:rPr>
        <w:t>El sistema debe enviar y recibir datos médicos estructurados en no más de 10sg</w:t>
      </w:r>
    </w:p>
    <w:p w14:paraId="2BCD2337" w14:textId="39564EF3" w:rsidR="00D70D11" w:rsidRPr="00D218E9" w:rsidRDefault="00F1681E" w:rsidP="00D70D11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Usabilidad</w:t>
      </w:r>
    </w:p>
    <w:p w14:paraId="1651F3E7" w14:textId="36022FC9" w:rsidR="008215B0" w:rsidRDefault="00D218E9" w:rsidP="008215B0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5: </w:t>
      </w:r>
      <w:r w:rsidR="006158CC" w:rsidRPr="006158CC">
        <w:rPr>
          <w:rFonts w:cstheme="majorHAnsi"/>
          <w:color w:val="000000" w:themeColor="text1"/>
        </w:rPr>
        <w:t xml:space="preserve">El usuario no debe gastar más de 4 horas en aprender a </w:t>
      </w:r>
      <w:r w:rsidR="000E1994" w:rsidRPr="006158CC">
        <w:rPr>
          <w:rFonts w:cstheme="majorHAnsi"/>
          <w:color w:val="000000" w:themeColor="text1"/>
        </w:rPr>
        <w:t>utilizar</w:t>
      </w:r>
      <w:r w:rsidR="006158CC" w:rsidRPr="006158CC">
        <w:rPr>
          <w:rFonts w:cstheme="majorHAnsi"/>
          <w:color w:val="000000" w:themeColor="text1"/>
        </w:rPr>
        <w:t xml:space="preserve"> el sistema.</w:t>
      </w:r>
    </w:p>
    <w:p w14:paraId="64E731E8" w14:textId="267EFE22" w:rsidR="006158CC" w:rsidRPr="006158CC" w:rsidRDefault="006158CC" w:rsidP="00D218E9">
      <w:pPr>
        <w:pStyle w:val="Prrafodelista"/>
        <w:numPr>
          <w:ilvl w:val="1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RNF-</w:t>
      </w:r>
      <w:r w:rsidR="006A2D2F">
        <w:rPr>
          <w:rFonts w:cstheme="majorHAnsi"/>
          <w:b/>
          <w:color w:val="000000" w:themeColor="text1"/>
        </w:rPr>
        <w:t>09</w:t>
      </w:r>
      <w:r w:rsidRPr="006158CC">
        <w:rPr>
          <w:rFonts w:cstheme="majorHAnsi"/>
          <w:b/>
          <w:color w:val="000000" w:themeColor="text1"/>
        </w:rPr>
        <w:t xml:space="preserve">: </w:t>
      </w:r>
      <w:r w:rsidR="00CC4DB6" w:rsidRPr="00CC4DB6">
        <w:rPr>
          <w:rFonts w:cstheme="majorHAnsi"/>
          <w:color w:val="000000" w:themeColor="text1"/>
        </w:rPr>
        <w:t xml:space="preserve">El sistema debe ser desarrollado utilizando </w:t>
      </w:r>
      <w:r w:rsidR="000E1994" w:rsidRPr="00CC4DB6">
        <w:rPr>
          <w:rFonts w:cstheme="majorHAnsi"/>
          <w:color w:val="000000" w:themeColor="text1"/>
        </w:rPr>
        <w:t>guías</w:t>
      </w:r>
      <w:r w:rsidR="00CC4DB6" w:rsidRPr="00CC4DB6">
        <w:rPr>
          <w:rFonts w:cstheme="majorHAnsi"/>
          <w:color w:val="000000" w:themeColor="text1"/>
        </w:rPr>
        <w:t xml:space="preserve"> de diseño para las interfaces de usuario.</w:t>
      </w:r>
    </w:p>
    <w:p w14:paraId="3A0966D7" w14:textId="51914B3D" w:rsidR="009D4E06" w:rsidRPr="009D4E06" w:rsidRDefault="00F1681E" w:rsidP="009D4E06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Portabilidad</w:t>
      </w:r>
    </w:p>
    <w:p w14:paraId="7CF9B1CB" w14:textId="41E73E7C" w:rsidR="003F198E" w:rsidRPr="006158CC" w:rsidRDefault="003F198E" w:rsidP="003F198E">
      <w:pPr>
        <w:pStyle w:val="Prrafodelista"/>
        <w:numPr>
          <w:ilvl w:val="1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6: </w:t>
      </w:r>
      <w:r w:rsidRPr="003F198E">
        <w:rPr>
          <w:rFonts w:cstheme="majorHAnsi"/>
          <w:color w:val="000000" w:themeColor="text1"/>
        </w:rPr>
        <w:t>El aplicativo web debe ejecu</w:t>
      </w:r>
      <w:r>
        <w:rPr>
          <w:rFonts w:cstheme="majorHAnsi"/>
          <w:color w:val="000000" w:themeColor="text1"/>
        </w:rPr>
        <w:t>ta</w:t>
      </w:r>
      <w:r w:rsidRPr="003F198E">
        <w:rPr>
          <w:rFonts w:cstheme="majorHAnsi"/>
          <w:color w:val="000000" w:themeColor="text1"/>
        </w:rPr>
        <w:t>rse en diferentes sistemas operativos y navegadores.</w:t>
      </w:r>
    </w:p>
    <w:p w14:paraId="79E91DE7" w14:textId="0C278CBC" w:rsidR="00C955A3" w:rsidRPr="00C955A3" w:rsidRDefault="00951414" w:rsidP="00C955A3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Interoperabilidad</w:t>
      </w:r>
    </w:p>
    <w:p w14:paraId="3AC8614A" w14:textId="7EF94DA1" w:rsidR="00EC097F" w:rsidRPr="00951414" w:rsidRDefault="00EC097F" w:rsidP="00EC097F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7: </w:t>
      </w:r>
      <w:r w:rsidR="00584A69" w:rsidRPr="00584A69">
        <w:rPr>
          <w:rFonts w:cstheme="majorHAnsi"/>
          <w:color w:val="000000" w:themeColor="text1"/>
        </w:rPr>
        <w:t>El sistema debe intercambiar información con plataformas de alojamiento de archivos en la nube.</w:t>
      </w:r>
    </w:p>
    <w:p w14:paraId="3B416FB5" w14:textId="69ADEC43" w:rsidR="00C16A69" w:rsidRPr="00C16A69" w:rsidRDefault="00951414" w:rsidP="00C16A69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>
        <w:rPr>
          <w:rFonts w:cstheme="majorHAnsi"/>
          <w:b/>
          <w:color w:val="000000" w:themeColor="text1"/>
        </w:rPr>
        <w:t>Seguridad</w:t>
      </w:r>
    </w:p>
    <w:p w14:paraId="14EBC976" w14:textId="5DC113ED" w:rsidR="00323AD5" w:rsidRPr="00951414" w:rsidRDefault="00323AD5" w:rsidP="00323AD5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3: </w:t>
      </w:r>
      <w:r w:rsidRPr="00323AD5">
        <w:rPr>
          <w:rFonts w:cstheme="majorHAnsi"/>
          <w:color w:val="000000" w:themeColor="text1"/>
        </w:rPr>
        <w:t>El sistema debe garantizar la confidencialidad de los datos médicos estructurados.</w:t>
      </w:r>
    </w:p>
    <w:p w14:paraId="50932D84" w14:textId="7E2D9341" w:rsidR="00EA27AA" w:rsidRPr="00EA27AA" w:rsidRDefault="004A311D" w:rsidP="00EA27AA">
      <w:pPr>
        <w:pStyle w:val="Prrafodelista"/>
        <w:numPr>
          <w:ilvl w:val="0"/>
          <w:numId w:val="15"/>
        </w:numPr>
        <w:rPr>
          <w:rFonts w:cstheme="majorHAnsi"/>
          <w:b/>
          <w:color w:val="000000" w:themeColor="text1"/>
        </w:rPr>
      </w:pPr>
      <w:r w:rsidRPr="004A311D">
        <w:rPr>
          <w:rFonts w:cstheme="majorHAnsi"/>
          <w:b/>
          <w:color w:val="000000" w:themeColor="text1"/>
        </w:rPr>
        <w:t>Confiabilidad</w:t>
      </w:r>
    </w:p>
    <w:p w14:paraId="50B4F440" w14:textId="1280E367" w:rsidR="00DF57ED" w:rsidRDefault="00D84B1C" w:rsidP="00DF57ED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2: </w:t>
      </w:r>
      <w:r w:rsidR="000E1994" w:rsidRPr="000E1994">
        <w:rPr>
          <w:rFonts w:cstheme="majorHAnsi"/>
          <w:color w:val="000000" w:themeColor="text1"/>
        </w:rPr>
        <w:t>El sistema debe garantizar la integridad de los datos médicos estructurados.</w:t>
      </w:r>
    </w:p>
    <w:p w14:paraId="30A3B0AE" w14:textId="425F5B0E" w:rsidR="00D225C1" w:rsidRPr="00D225C1" w:rsidRDefault="008459F0" w:rsidP="00D225C1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 xml:space="preserve">RNF-04: </w:t>
      </w:r>
      <w:r w:rsidRPr="008459F0">
        <w:rPr>
          <w:rFonts w:cstheme="majorHAnsi"/>
          <w:color w:val="000000" w:themeColor="text1"/>
        </w:rPr>
        <w:t>El sistema debe garantizar la disponibilidad de los datos médicos estructurados.</w:t>
      </w:r>
    </w:p>
    <w:p w14:paraId="2F0BF27B" w14:textId="34257057" w:rsidR="00A40709" w:rsidRPr="00A40709" w:rsidRDefault="00A40709" w:rsidP="00A40709">
      <w:pPr>
        <w:pStyle w:val="Prrafodelista"/>
        <w:numPr>
          <w:ilvl w:val="0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Mantenibilidad</w:t>
      </w:r>
    </w:p>
    <w:p w14:paraId="6E2D0687" w14:textId="734F472A" w:rsidR="00490222" w:rsidRPr="00490222" w:rsidRDefault="00984DB4" w:rsidP="00490222">
      <w:pPr>
        <w:pStyle w:val="Prrafodelista"/>
        <w:numPr>
          <w:ilvl w:val="1"/>
          <w:numId w:val="15"/>
        </w:numPr>
        <w:rPr>
          <w:rFonts w:cstheme="majorHAnsi"/>
          <w:color w:val="000000" w:themeColor="text1"/>
        </w:rPr>
      </w:pPr>
      <w:r>
        <w:rPr>
          <w:rFonts w:cstheme="majorHAnsi"/>
          <w:b/>
          <w:color w:val="000000" w:themeColor="text1"/>
        </w:rPr>
        <w:t>RNF-</w:t>
      </w:r>
      <w:r w:rsidR="00681586">
        <w:rPr>
          <w:rFonts w:cstheme="majorHAnsi"/>
          <w:b/>
          <w:color w:val="000000" w:themeColor="text1"/>
        </w:rPr>
        <w:t>08</w:t>
      </w:r>
      <w:r>
        <w:rPr>
          <w:rFonts w:cstheme="majorHAnsi"/>
          <w:b/>
          <w:color w:val="000000" w:themeColor="text1"/>
        </w:rPr>
        <w:t xml:space="preserve">: </w:t>
      </w:r>
      <w:r w:rsidRPr="00984DB4">
        <w:rPr>
          <w:rFonts w:cstheme="majorHAnsi"/>
          <w:color w:val="000000" w:themeColor="text1"/>
        </w:rPr>
        <w:t xml:space="preserve">El sistema debe ser desarrollado utilizando </w:t>
      </w:r>
      <w:r w:rsidR="00681586">
        <w:rPr>
          <w:rFonts w:cstheme="majorHAnsi"/>
          <w:color w:val="000000" w:themeColor="text1"/>
        </w:rPr>
        <w:t xml:space="preserve">las </w:t>
      </w:r>
      <w:r w:rsidR="00681586" w:rsidRPr="00984DB4">
        <w:rPr>
          <w:rFonts w:cstheme="majorHAnsi"/>
          <w:color w:val="000000" w:themeColor="text1"/>
        </w:rPr>
        <w:t>guías</w:t>
      </w:r>
      <w:r w:rsidRPr="00984DB4">
        <w:rPr>
          <w:rFonts w:cstheme="majorHAnsi"/>
          <w:color w:val="000000" w:themeColor="text1"/>
        </w:rPr>
        <w:t xml:space="preserve"> de programación establecidas</w:t>
      </w:r>
      <w:r>
        <w:rPr>
          <w:rFonts w:cstheme="majorHAnsi"/>
          <w:color w:val="000000" w:themeColor="text1"/>
        </w:rPr>
        <w:t>.</w:t>
      </w:r>
    </w:p>
    <w:p w14:paraId="16690477" w14:textId="77777777" w:rsidR="009A29C9" w:rsidRPr="00D54698" w:rsidRDefault="009A29C9" w:rsidP="00D54698"/>
    <w:p w14:paraId="1740D8F5" w14:textId="5FF574F2" w:rsidR="007436D1" w:rsidRPr="007436D1" w:rsidRDefault="00FC70C1" w:rsidP="007436D1">
      <w:pPr>
        <w:pStyle w:val="Ttulo2"/>
        <w:numPr>
          <w:ilvl w:val="1"/>
          <w:numId w:val="2"/>
        </w:numPr>
      </w:pPr>
      <w:bookmarkStart w:id="40" w:name="_Toc9086868"/>
      <w:bookmarkStart w:id="41" w:name="_Toc9170358"/>
      <w:r w:rsidRPr="008A5C25">
        <w:t>Priorización de requisitos</w:t>
      </w:r>
      <w:bookmarkEnd w:id="40"/>
      <w:bookmarkEnd w:id="41"/>
    </w:p>
    <w:p w14:paraId="2775F409" w14:textId="54E5856A" w:rsidR="00FC2C93" w:rsidRPr="00013F8E" w:rsidRDefault="00917952" w:rsidP="00C83B68">
      <w:pPr>
        <w:rPr>
          <w:rFonts w:cstheme="majorHAnsi"/>
        </w:rPr>
      </w:pPr>
      <w:r>
        <w:rPr>
          <w:rFonts w:cstheme="majorHAnsi"/>
        </w:rPr>
        <w:t>La</w:t>
      </w:r>
      <w:r w:rsidR="0024606A">
        <w:rPr>
          <w:rFonts w:cstheme="majorHAnsi"/>
        </w:rPr>
        <w:t xml:space="preserve"> priorización de los requisitos </w:t>
      </w:r>
      <w:r w:rsidR="00F34800">
        <w:rPr>
          <w:rFonts w:cstheme="majorHAnsi"/>
        </w:rPr>
        <w:t>se realizó utilizando el método de urgencia y valor de negocio</w:t>
      </w:r>
      <w:r w:rsidR="00C83B68">
        <w:rPr>
          <w:rFonts w:cstheme="majorHAnsi"/>
        </w:rPr>
        <w:t>, este método c</w:t>
      </w:r>
      <w:r w:rsidR="00C83B68" w:rsidRPr="00C83B68">
        <w:rPr>
          <w:rFonts w:cstheme="majorHAnsi"/>
        </w:rPr>
        <w:t>onsiste en realizar la valorización del requerimiento a través de dos escalas, la</w:t>
      </w:r>
      <w:r w:rsidR="00C83B68">
        <w:rPr>
          <w:rFonts w:cstheme="majorHAnsi"/>
        </w:rPr>
        <w:t xml:space="preserve"> </w:t>
      </w:r>
      <w:r w:rsidR="00C83B68" w:rsidRPr="00C83B68">
        <w:rPr>
          <w:rFonts w:cstheme="majorHAnsi"/>
        </w:rPr>
        <w:t>primera es la urgencia o tiempo y la segunda es el valor de negocio. Cada escala consiste en</w:t>
      </w:r>
      <w:r w:rsidR="00C83B68">
        <w:rPr>
          <w:rFonts w:cstheme="majorHAnsi"/>
        </w:rPr>
        <w:t xml:space="preserve"> </w:t>
      </w:r>
      <w:r w:rsidR="00C83B68" w:rsidRPr="00C83B68">
        <w:rPr>
          <w:rFonts w:cstheme="majorHAnsi"/>
        </w:rPr>
        <w:t>cinco rangos, en donde cada uno determina características del requerimiento.</w:t>
      </w:r>
      <w:r w:rsidR="00C92851">
        <w:rPr>
          <w:rFonts w:cstheme="majorHAnsi"/>
        </w:rPr>
        <w:t xml:space="preserve"> Para más detalle acerca de este método ver </w:t>
      </w:r>
      <w:r w:rsidR="00C92851">
        <w:rPr>
          <w:rFonts w:cstheme="majorHAnsi"/>
        </w:rPr>
        <w:fldChar w:fldCharType="begin"/>
      </w:r>
      <w:r w:rsidR="00B45DFC">
        <w:rPr>
          <w:rFonts w:cstheme="majorHAnsi"/>
        </w:rPr>
        <w:instrText xml:space="preserve"> ADDIN ZOTERO_ITEM CSL_CITATION {"citationID":"OzOVZxhP","properties":{"formattedCitation":"[4]","plainCitation":"[4]","noteIndex":0},"citationItems":[{"id":815,"uris":["http://zotero.org/groups/2325644/items/AJH97U4D"],"uri":["http://zotero.org/groups/2325644/items/AJH97U4D"],"itemData":{"id":815,"type":"post-weblog","title":"How to Easily Prioritize Your Agile Stories","container-title":"Michael Lant","abstract":"What Comes First? Index cards for Saturday morning chores (alandd from flickr) You’ve spoken to all of your stakeholders, maybe had a workshop or two, gathered all of the input, defined requirement…","URL":"https://michaellant.com/2010/05/21/how-to-easily-prioritize-your-agile-stories/","language":"en-US","author":[{"literal":"Michael"}],"issued":{"date-parts":[["2010",5,21]]},"accessed":{"date-parts":[["2019",5,18]]}}}],"schema":"https://github.com/citation-style-language/schema/raw/master/csl-citation.json"} </w:instrText>
      </w:r>
      <w:r w:rsidR="00C92851"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4]</w:t>
      </w:r>
      <w:r w:rsidR="00C92851">
        <w:rPr>
          <w:rFonts w:cstheme="majorHAnsi"/>
        </w:rPr>
        <w:fldChar w:fldCharType="end"/>
      </w:r>
      <w:r w:rsidR="00E37F3A">
        <w:rPr>
          <w:rFonts w:cstheme="majorHAnsi"/>
        </w:rPr>
        <w:t>.</w:t>
      </w:r>
    </w:p>
    <w:p w14:paraId="1BBFE035" w14:textId="6BBA78D1" w:rsidR="007431B6" w:rsidRDefault="005F27D3" w:rsidP="007431B6">
      <w:pPr>
        <w:pStyle w:val="Ttulo3"/>
        <w:numPr>
          <w:ilvl w:val="2"/>
          <w:numId w:val="2"/>
        </w:numPr>
        <w:rPr>
          <w:rFonts w:cstheme="majorHAnsi"/>
        </w:rPr>
      </w:pPr>
      <w:bookmarkStart w:id="42" w:name="_Toc9170359"/>
      <w:r>
        <w:rPr>
          <w:rFonts w:cstheme="majorHAnsi"/>
        </w:rPr>
        <w:t>Priorización requisitos funcionales</w:t>
      </w:r>
      <w:bookmarkEnd w:id="42"/>
    </w:p>
    <w:p w14:paraId="244F1A88" w14:textId="77777777" w:rsidR="004B0F60" w:rsidRDefault="008776D5" w:rsidP="002210C0">
      <w:pPr>
        <w:rPr>
          <w:b/>
          <w:bCs/>
        </w:rPr>
      </w:pPr>
      <w:r>
        <w:t>De acuerdo con los resultados obtenidos</w:t>
      </w:r>
      <w:r w:rsidR="002F0FEF">
        <w:t>,</w:t>
      </w:r>
      <w:r>
        <w:t xml:space="preserve"> se tomaron como prioritarios aquellos requisitos </w:t>
      </w:r>
      <w:r w:rsidR="00D93750">
        <w:t xml:space="preserve">funcionales </w:t>
      </w:r>
      <w:r>
        <w:t xml:space="preserve">que </w:t>
      </w:r>
      <w:r w:rsidR="00FB33D6">
        <w:t xml:space="preserve">obtuvieron un rango </w:t>
      </w:r>
      <w:r w:rsidR="004C1E84" w:rsidRPr="004C1E84">
        <w:rPr>
          <w:b/>
          <w:bCs/>
        </w:rPr>
        <w:t>CRÍTICO</w:t>
      </w:r>
      <w:r w:rsidR="00472B99">
        <w:t xml:space="preserve"> </w:t>
      </w:r>
      <w:r w:rsidR="00246F12">
        <w:t xml:space="preserve">o </w:t>
      </w:r>
      <w:r w:rsidR="00246F12">
        <w:rPr>
          <w:b/>
          <w:bCs/>
        </w:rPr>
        <w:t>IMPORTANTE</w:t>
      </w:r>
      <w:r w:rsidR="00D305D2">
        <w:rPr>
          <w:b/>
          <w:bCs/>
        </w:rPr>
        <w:t>.</w:t>
      </w:r>
    </w:p>
    <w:p w14:paraId="25D61620" w14:textId="32CE229F" w:rsidR="00FD69D4" w:rsidRPr="00FD69D4" w:rsidRDefault="00DE01F1" w:rsidP="00FD69D4">
      <w:r>
        <w:t xml:space="preserve">Los </w:t>
      </w:r>
      <w:r w:rsidR="004B0F60">
        <w:t>críticos</w:t>
      </w:r>
      <w:r>
        <w:t xml:space="preserve"> </w:t>
      </w:r>
      <w:r w:rsidR="000C7800">
        <w:t xml:space="preserve">deben ser desarrollados </w:t>
      </w:r>
      <w:r w:rsidR="00472B99">
        <w:t xml:space="preserve">los </w:t>
      </w:r>
      <w:r w:rsidR="002F7C23">
        <w:t>más pronto posible y los</w:t>
      </w:r>
      <w:r w:rsidR="00061EBE">
        <w:t xml:space="preserve"> </w:t>
      </w:r>
      <w:r w:rsidR="004B0F60">
        <w:t>importantes</w:t>
      </w:r>
      <w:r w:rsidR="0070240C">
        <w:t xml:space="preserve"> </w:t>
      </w:r>
      <w:r w:rsidR="00545CFC">
        <w:t xml:space="preserve">deben </w:t>
      </w:r>
      <w:r w:rsidR="00472B99">
        <w:t>implementarse</w:t>
      </w:r>
      <w:r w:rsidR="00E93E87">
        <w:t xml:space="preserve"> </w:t>
      </w:r>
      <w:r w:rsidR="00004711">
        <w:t>enseguida</w:t>
      </w:r>
      <w:r w:rsidR="0084558F">
        <w:t xml:space="preserve"> de los </w:t>
      </w:r>
      <w:r w:rsidR="001D36DB">
        <w:t>críticos</w:t>
      </w:r>
      <w:r w:rsidR="007F13AC">
        <w:t>.</w:t>
      </w:r>
    </w:p>
    <w:p w14:paraId="5FF727F0" w14:textId="5324B9FF" w:rsidR="008455D4" w:rsidRDefault="00997DCA" w:rsidP="008455D4">
      <w:r>
        <w:t xml:space="preserve">De esta manera, </w:t>
      </w:r>
      <w:r w:rsidR="00042E10">
        <w:t>los requisitos funcionales prioritarios son:</w:t>
      </w:r>
    </w:p>
    <w:p w14:paraId="01B00408" w14:textId="77777777" w:rsidR="003B749F" w:rsidRPr="008455D4" w:rsidRDefault="003B749F" w:rsidP="008455D4"/>
    <w:tbl>
      <w:tblPr>
        <w:tblStyle w:val="Tablaconcuadrcula4-nfasis1"/>
        <w:tblW w:w="9164" w:type="dxa"/>
        <w:tblLook w:val="04A0" w:firstRow="1" w:lastRow="0" w:firstColumn="1" w:lastColumn="0" w:noHBand="0" w:noVBand="1"/>
      </w:tblPr>
      <w:tblGrid>
        <w:gridCol w:w="1830"/>
        <w:gridCol w:w="5700"/>
        <w:gridCol w:w="1634"/>
      </w:tblGrid>
      <w:tr w:rsidR="009733B6" w:rsidRPr="005D1061" w14:paraId="0BCC844B" w14:textId="77777777" w:rsidTr="00E91D7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1902040" w14:textId="77777777" w:rsidR="00306C48" w:rsidRPr="003B749F" w:rsidRDefault="00306C48" w:rsidP="005D1061">
            <w:pPr>
              <w:jc w:val="center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ID</w:t>
            </w:r>
          </w:p>
        </w:tc>
        <w:tc>
          <w:tcPr>
            <w:tcW w:w="5727" w:type="dxa"/>
          </w:tcPr>
          <w:p w14:paraId="57040143" w14:textId="6F00A5C3" w:rsidR="009251FD" w:rsidRPr="003B749F" w:rsidRDefault="009251FD" w:rsidP="00351D4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Descripción</w:t>
            </w:r>
          </w:p>
        </w:tc>
        <w:tc>
          <w:tcPr>
            <w:tcW w:w="1607" w:type="dxa"/>
            <w:noWrap/>
            <w:hideMark/>
          </w:tcPr>
          <w:p w14:paraId="1FAEB117" w14:textId="619EC7F3" w:rsidR="00306C48" w:rsidRPr="003B749F" w:rsidRDefault="00306C48" w:rsidP="005D106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Rango</w:t>
            </w:r>
          </w:p>
        </w:tc>
      </w:tr>
      <w:tr w:rsidR="009733B6" w:rsidRPr="005D1061" w14:paraId="599AE154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3FFBE8EB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1</w:t>
            </w:r>
          </w:p>
        </w:tc>
        <w:tc>
          <w:tcPr>
            <w:tcW w:w="5727" w:type="dxa"/>
          </w:tcPr>
          <w:p w14:paraId="6008EB0C" w14:textId="430C8BE9" w:rsidR="009251FD" w:rsidRPr="00E91D7D" w:rsidRDefault="009251FD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cargar imágenes médicas de sistemas externos.</w:t>
            </w:r>
          </w:p>
        </w:tc>
        <w:tc>
          <w:tcPr>
            <w:tcW w:w="1607" w:type="dxa"/>
            <w:hideMark/>
          </w:tcPr>
          <w:p w14:paraId="6048881E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50864FD6" w14:textId="77777777" w:rsidTr="00E91D7D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25C34C14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lastRenderedPageBreak/>
              <w:t>RF-02</w:t>
            </w:r>
          </w:p>
        </w:tc>
        <w:tc>
          <w:tcPr>
            <w:tcW w:w="5727" w:type="dxa"/>
          </w:tcPr>
          <w:p w14:paraId="7D4ED490" w14:textId="536036E5" w:rsidR="009251FD" w:rsidRPr="00E91D7D" w:rsidRDefault="009251FD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cargar imágenes médicas de forma local.</w:t>
            </w:r>
          </w:p>
        </w:tc>
        <w:tc>
          <w:tcPr>
            <w:tcW w:w="1607" w:type="dxa"/>
            <w:hideMark/>
          </w:tcPr>
          <w:p w14:paraId="222DC25E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343A23E2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4BB1ADB7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3</w:t>
            </w:r>
          </w:p>
        </w:tc>
        <w:tc>
          <w:tcPr>
            <w:tcW w:w="5727" w:type="dxa"/>
          </w:tcPr>
          <w:p w14:paraId="5613FA20" w14:textId="2D26D372" w:rsidR="009251FD" w:rsidRPr="00E91D7D" w:rsidRDefault="009251FD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E91D7D">
              <w:rPr>
                <w:rFonts w:cstheme="majorHAnsi"/>
                <w:color w:val="000000"/>
                <w:lang w:val="es-CO"/>
              </w:rPr>
              <w:t>El sistema debe presentar los pipelines de procesamiento diseñados por el usuario.</w:t>
            </w:r>
          </w:p>
        </w:tc>
        <w:tc>
          <w:tcPr>
            <w:tcW w:w="1607" w:type="dxa"/>
            <w:hideMark/>
          </w:tcPr>
          <w:p w14:paraId="35C07AF7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07F1FAA4" w14:textId="77777777" w:rsidTr="00E91D7D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357F59E3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4</w:t>
            </w:r>
          </w:p>
        </w:tc>
        <w:tc>
          <w:tcPr>
            <w:tcW w:w="5727" w:type="dxa"/>
          </w:tcPr>
          <w:p w14:paraId="189ADF9E" w14:textId="458A979A" w:rsidR="009251FD" w:rsidRPr="00E91D7D" w:rsidRDefault="009251FD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9251FD">
              <w:rPr>
                <w:rFonts w:cstheme="majorHAnsi"/>
                <w:color w:val="000000"/>
                <w:lang w:val="es-ES_tradnl"/>
              </w:rPr>
              <w:t>El sistema debe presentar en pantalla datos médicos estructurados.</w:t>
            </w:r>
          </w:p>
        </w:tc>
        <w:tc>
          <w:tcPr>
            <w:tcW w:w="1607" w:type="dxa"/>
            <w:hideMark/>
          </w:tcPr>
          <w:p w14:paraId="54637E52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25D49AD0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FEDB676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6</w:t>
            </w:r>
          </w:p>
        </w:tc>
        <w:tc>
          <w:tcPr>
            <w:tcW w:w="5727" w:type="dxa"/>
          </w:tcPr>
          <w:p w14:paraId="66C44DD5" w14:textId="7A37367B" w:rsidR="00367066" w:rsidRPr="005D1061" w:rsidRDefault="001E4E28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1E4E28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El sistema debe ejecutar todo el procedimiento descrito en el pipeline.</w:t>
            </w:r>
          </w:p>
        </w:tc>
        <w:tc>
          <w:tcPr>
            <w:tcW w:w="1607" w:type="dxa"/>
            <w:hideMark/>
          </w:tcPr>
          <w:p w14:paraId="7827B195" w14:textId="77777777" w:rsidR="00306C48" w:rsidRPr="005D1061" w:rsidRDefault="00306C48" w:rsidP="00351D4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306C48" w:rsidRPr="005D1061" w14:paraId="54D545E7" w14:textId="77777777" w:rsidTr="00E91D7D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4CCEE108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09</w:t>
            </w:r>
          </w:p>
        </w:tc>
        <w:tc>
          <w:tcPr>
            <w:tcW w:w="5727" w:type="dxa"/>
          </w:tcPr>
          <w:p w14:paraId="35F38559" w14:textId="675A642D" w:rsidR="00367066" w:rsidRPr="005D1061" w:rsidRDefault="001E4E28" w:rsidP="001E4E2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E91D7D">
              <w:rPr>
                <w:lang w:val="es-CO"/>
              </w:rPr>
              <w:t>El sistema debe proveer las operaciones de creación, lectura, actualización, deshacer operación anterior y rehacer operación eliminada dentro del pipeline.</w:t>
            </w:r>
          </w:p>
        </w:tc>
        <w:tc>
          <w:tcPr>
            <w:tcW w:w="1607" w:type="dxa"/>
            <w:hideMark/>
          </w:tcPr>
          <w:p w14:paraId="0022DF18" w14:textId="77777777" w:rsidR="00306C48" w:rsidRPr="005D1061" w:rsidRDefault="00306C48" w:rsidP="00351D4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CRÍTICO</w:t>
            </w:r>
          </w:p>
        </w:tc>
      </w:tr>
      <w:tr w:rsidR="009733B6" w:rsidRPr="005D1061" w14:paraId="7A20FC93" w14:textId="77777777" w:rsidTr="00E91D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14E792E0" w14:textId="77777777" w:rsidR="00306C48" w:rsidRPr="005D1061" w:rsidRDefault="00306C48" w:rsidP="00351D41">
            <w:pPr>
              <w:jc w:val="center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RF-10</w:t>
            </w:r>
          </w:p>
        </w:tc>
        <w:tc>
          <w:tcPr>
            <w:tcW w:w="5727" w:type="dxa"/>
          </w:tcPr>
          <w:p w14:paraId="7A8734EC" w14:textId="11C1F016" w:rsidR="00367066" w:rsidRPr="005D1061" w:rsidRDefault="001E4E28" w:rsidP="001E4E2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E91D7D">
              <w:rPr>
                <w:lang w:val="es-CO"/>
              </w:rPr>
              <w:t>El sistema debe crear pipelines a partir de un archivo descriptor.</w:t>
            </w:r>
          </w:p>
        </w:tc>
        <w:tc>
          <w:tcPr>
            <w:tcW w:w="1607" w:type="dxa"/>
            <w:hideMark/>
          </w:tcPr>
          <w:p w14:paraId="7E4A0EA6" w14:textId="77777777" w:rsidR="00306C48" w:rsidRPr="005D1061" w:rsidRDefault="00306C48" w:rsidP="00F22934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</w:pPr>
            <w:r w:rsidRPr="005D1061">
              <w:rPr>
                <w:rFonts w:eastAsia="Times New Roman" w:cstheme="majorHAnsi"/>
                <w:color w:val="000000"/>
                <w:sz w:val="22"/>
                <w:szCs w:val="22"/>
                <w:lang w:val="es-CO" w:eastAsia="es-CO"/>
              </w:rPr>
              <w:t>IMPORTANTE</w:t>
            </w:r>
          </w:p>
        </w:tc>
      </w:tr>
    </w:tbl>
    <w:p w14:paraId="002AC052" w14:textId="6DBEC9F9" w:rsidR="00042E10" w:rsidRPr="0070240C" w:rsidRDefault="00F22934" w:rsidP="00F22934">
      <w:pPr>
        <w:pStyle w:val="Descripcin"/>
        <w:jc w:val="center"/>
      </w:pPr>
      <w:bookmarkStart w:id="43" w:name="_Toc9167387"/>
      <w:r>
        <w:t xml:space="preserve">Tabla </w:t>
      </w:r>
      <w:r w:rsidR="00CB5418">
        <w:fldChar w:fldCharType="begin"/>
      </w:r>
      <w:r w:rsidR="00CB5418">
        <w:instrText xml:space="preserve"> SEQ Tabla \* ARABIC </w:instrText>
      </w:r>
      <w:r w:rsidR="00CB5418">
        <w:fldChar w:fldCharType="separate"/>
      </w:r>
      <w:r w:rsidR="005B3EFB">
        <w:rPr>
          <w:noProof/>
        </w:rPr>
        <w:t>2</w:t>
      </w:r>
      <w:r w:rsidR="00CB5418">
        <w:rPr>
          <w:noProof/>
        </w:rPr>
        <w:fldChar w:fldCharType="end"/>
      </w:r>
      <w:r>
        <w:t xml:space="preserve"> - Priorización requisitos funcionales</w:t>
      </w:r>
      <w:bookmarkEnd w:id="43"/>
    </w:p>
    <w:p w14:paraId="51D9F977" w14:textId="66813BB3" w:rsidR="005F27D3" w:rsidRPr="008C1C58" w:rsidRDefault="005F27D3" w:rsidP="008C1C58">
      <w:pPr>
        <w:pStyle w:val="Ttulo3"/>
        <w:numPr>
          <w:ilvl w:val="2"/>
          <w:numId w:val="2"/>
        </w:numPr>
        <w:rPr>
          <w:rFonts w:cstheme="majorHAnsi"/>
        </w:rPr>
      </w:pPr>
      <w:bookmarkStart w:id="44" w:name="_Toc9170360"/>
      <w:r w:rsidRPr="008C1C58">
        <w:rPr>
          <w:rFonts w:cstheme="majorHAnsi"/>
        </w:rPr>
        <w:t>Priorización requisitos no funcionales</w:t>
      </w:r>
      <w:bookmarkEnd w:id="44"/>
    </w:p>
    <w:p w14:paraId="3B3B4FCE" w14:textId="19A2FADC" w:rsidR="00F22934" w:rsidRPr="00F22934" w:rsidRDefault="00F22934" w:rsidP="00F22934">
      <w:pPr>
        <w:rPr>
          <w:b/>
          <w:bCs/>
        </w:rPr>
      </w:pPr>
      <w:r>
        <w:t xml:space="preserve">Al igual que los funcionales, se tomaron como prioritarios aquellos requisitos funcionales que obtuvieron un rango </w:t>
      </w:r>
      <w:r w:rsidRPr="00F22934">
        <w:rPr>
          <w:b/>
          <w:bCs/>
        </w:rPr>
        <w:t>CRÍTICO</w:t>
      </w:r>
      <w:r>
        <w:t xml:space="preserve"> o </w:t>
      </w:r>
      <w:r w:rsidRPr="00F22934">
        <w:rPr>
          <w:b/>
          <w:bCs/>
        </w:rPr>
        <w:t>IMPORTANTE.</w:t>
      </w:r>
    </w:p>
    <w:p w14:paraId="30206158" w14:textId="56F75FF7" w:rsidR="00F22934" w:rsidRDefault="00730409" w:rsidP="00F22934">
      <w:r>
        <w:t>En la siguiente tabla</w:t>
      </w:r>
      <w:r w:rsidR="00F22934">
        <w:t xml:space="preserve"> se </w:t>
      </w:r>
      <w:r>
        <w:t>muestran</w:t>
      </w:r>
      <w:r w:rsidR="00F22934">
        <w:t xml:space="preserve"> los requisitos </w:t>
      </w:r>
      <w:r>
        <w:t>no</w:t>
      </w:r>
      <w:r w:rsidR="00F22934">
        <w:t xml:space="preserve"> funcionales prioritario</w:t>
      </w:r>
      <w:r w:rsidR="00AA3822">
        <w:t>s</w:t>
      </w:r>
      <w:r w:rsidR="00F22934">
        <w:t>:</w:t>
      </w:r>
    </w:p>
    <w:p w14:paraId="2E59C5A1" w14:textId="77777777" w:rsidR="001654AF" w:rsidRDefault="001654AF" w:rsidP="00F22934"/>
    <w:tbl>
      <w:tblPr>
        <w:tblStyle w:val="Tablaconcuadrcula4-nfasis1"/>
        <w:tblW w:w="9164" w:type="dxa"/>
        <w:tblLook w:val="04A0" w:firstRow="1" w:lastRow="0" w:firstColumn="1" w:lastColumn="0" w:noHBand="0" w:noVBand="1"/>
      </w:tblPr>
      <w:tblGrid>
        <w:gridCol w:w="1830"/>
        <w:gridCol w:w="5571"/>
        <w:gridCol w:w="1763"/>
      </w:tblGrid>
      <w:tr w:rsidR="001654AF" w:rsidRPr="003B749F" w14:paraId="5D325938" w14:textId="77777777" w:rsidTr="001654A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hideMark/>
          </w:tcPr>
          <w:p w14:paraId="6ADE9218" w14:textId="77777777" w:rsidR="001654AF" w:rsidRPr="003B749F" w:rsidRDefault="001654AF" w:rsidP="00C07CD5">
            <w:pPr>
              <w:jc w:val="center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ID</w:t>
            </w:r>
          </w:p>
        </w:tc>
        <w:tc>
          <w:tcPr>
            <w:tcW w:w="5700" w:type="dxa"/>
          </w:tcPr>
          <w:p w14:paraId="7797A371" w14:textId="77777777" w:rsidR="001654AF" w:rsidRPr="003B749F" w:rsidRDefault="001654AF" w:rsidP="00C07CD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Descripción</w:t>
            </w:r>
          </w:p>
        </w:tc>
        <w:tc>
          <w:tcPr>
            <w:tcW w:w="1634" w:type="dxa"/>
            <w:noWrap/>
            <w:hideMark/>
          </w:tcPr>
          <w:p w14:paraId="0F6628A7" w14:textId="77777777" w:rsidR="001654AF" w:rsidRPr="003B749F" w:rsidRDefault="001654AF" w:rsidP="00C07CD5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sz w:val="22"/>
                <w:szCs w:val="22"/>
                <w:lang w:val="es-CO" w:eastAsia="es-CO"/>
              </w:rPr>
            </w:pPr>
            <w:r w:rsidRPr="003B749F">
              <w:rPr>
                <w:rFonts w:eastAsia="Times New Roman" w:cstheme="majorHAnsi"/>
                <w:sz w:val="22"/>
                <w:szCs w:val="22"/>
                <w:lang w:val="es-CO" w:eastAsia="es-CO"/>
              </w:rPr>
              <w:t>Rango</w:t>
            </w:r>
          </w:p>
        </w:tc>
      </w:tr>
      <w:tr w:rsidR="001654AF" w:rsidRPr="005D1061" w14:paraId="379F2F6D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6F95AF47" w14:textId="3FE2A485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3</w:t>
            </w:r>
          </w:p>
        </w:tc>
        <w:tc>
          <w:tcPr>
            <w:tcW w:w="5700" w:type="dxa"/>
            <w:vAlign w:val="bottom"/>
          </w:tcPr>
          <w:p w14:paraId="5C72333F" w14:textId="21C80D5E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796C31">
              <w:rPr>
                <w:rFonts w:cstheme="majorHAnsi"/>
                <w:color w:val="000000"/>
                <w:lang w:val="es-CO"/>
              </w:rPr>
              <w:t>El sistema debe garantizar la confidencialidad de los datos médicos estructurados.</w:t>
            </w:r>
          </w:p>
        </w:tc>
        <w:tc>
          <w:tcPr>
            <w:tcW w:w="1634" w:type="dxa"/>
            <w:vAlign w:val="bottom"/>
            <w:hideMark/>
          </w:tcPr>
          <w:p w14:paraId="2424ECDA" w14:textId="40EE53A5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04831214" w14:textId="77777777" w:rsidTr="00BC7A0A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70EB4655" w14:textId="29CF51EE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5</w:t>
            </w:r>
          </w:p>
        </w:tc>
        <w:tc>
          <w:tcPr>
            <w:tcW w:w="5700" w:type="dxa"/>
            <w:vAlign w:val="bottom"/>
          </w:tcPr>
          <w:p w14:paraId="0CF60DA3" w14:textId="33A2AC1D" w:rsidR="001654AF" w:rsidRPr="001654AF" w:rsidRDefault="001654AF" w:rsidP="001654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 xml:space="preserve">El usuario no debe gastar más de 4 horas en aprender a utilzar el sistema. </w:t>
            </w:r>
          </w:p>
        </w:tc>
        <w:tc>
          <w:tcPr>
            <w:tcW w:w="1634" w:type="dxa"/>
            <w:vAlign w:val="bottom"/>
            <w:hideMark/>
          </w:tcPr>
          <w:p w14:paraId="5675E946" w14:textId="65854DC9" w:rsidR="001654AF" w:rsidRPr="001654AF" w:rsidRDefault="001654AF" w:rsidP="001654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CRÍTICO</w:t>
            </w:r>
          </w:p>
        </w:tc>
      </w:tr>
      <w:tr w:rsidR="001654AF" w:rsidRPr="005D1061" w14:paraId="2EB8D67C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33592F1B" w14:textId="011D6610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6</w:t>
            </w:r>
          </w:p>
        </w:tc>
        <w:tc>
          <w:tcPr>
            <w:tcW w:w="5700" w:type="dxa"/>
            <w:vAlign w:val="bottom"/>
          </w:tcPr>
          <w:p w14:paraId="7F70EE3B" w14:textId="73D1FDAF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aplicativo web debe ejecutarse en diferentes sistemas operativos y navegadores.</w:t>
            </w:r>
          </w:p>
        </w:tc>
        <w:tc>
          <w:tcPr>
            <w:tcW w:w="1634" w:type="dxa"/>
            <w:vAlign w:val="bottom"/>
            <w:hideMark/>
          </w:tcPr>
          <w:p w14:paraId="2A703BF4" w14:textId="6FEDD621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107CB25C" w14:textId="77777777" w:rsidTr="00BC7A0A">
        <w:trPr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04091A88" w14:textId="5AC15E29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9</w:t>
            </w:r>
          </w:p>
        </w:tc>
        <w:tc>
          <w:tcPr>
            <w:tcW w:w="5700" w:type="dxa"/>
            <w:vAlign w:val="bottom"/>
          </w:tcPr>
          <w:p w14:paraId="6C4B91D2" w14:textId="04E25C79" w:rsidR="001654AF" w:rsidRPr="001654AF" w:rsidRDefault="001654AF" w:rsidP="001654A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theme="majorHAnsi"/>
                <w:color w:val="000000"/>
                <w:lang w:val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sistema debe ser desarrollado utilizando guias de diseño para las interfaces de usuario</w:t>
            </w:r>
          </w:p>
        </w:tc>
        <w:tc>
          <w:tcPr>
            <w:tcW w:w="1634" w:type="dxa"/>
            <w:vAlign w:val="bottom"/>
            <w:hideMark/>
          </w:tcPr>
          <w:p w14:paraId="2A260AE5" w14:textId="3D6577CB" w:rsidR="001654AF" w:rsidRPr="001654AF" w:rsidRDefault="001654AF" w:rsidP="001654A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7A0A6ADD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1AD32B9F" w14:textId="6988EBA1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3</w:t>
            </w:r>
          </w:p>
        </w:tc>
        <w:tc>
          <w:tcPr>
            <w:tcW w:w="5700" w:type="dxa"/>
            <w:vAlign w:val="bottom"/>
          </w:tcPr>
          <w:p w14:paraId="323D2F15" w14:textId="7D74784E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sistema debe garantizar la confidencialidad de los datos médicos estructurados.</w:t>
            </w:r>
          </w:p>
        </w:tc>
        <w:tc>
          <w:tcPr>
            <w:tcW w:w="1634" w:type="dxa"/>
            <w:vAlign w:val="bottom"/>
            <w:hideMark/>
          </w:tcPr>
          <w:p w14:paraId="7043F492" w14:textId="4A460731" w:rsidR="001654AF" w:rsidRPr="001654AF" w:rsidRDefault="001654AF" w:rsidP="001654A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  <w:tr w:rsidR="001654AF" w:rsidRPr="005D1061" w14:paraId="69B48077" w14:textId="77777777" w:rsidTr="00BC7A0A">
        <w:trPr>
          <w:trHeight w:val="12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7CB29ACA" w14:textId="3FCE2D35" w:rsidR="001654AF" w:rsidRPr="001654AF" w:rsidRDefault="001654AF" w:rsidP="001654AF">
            <w:pPr>
              <w:jc w:val="left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5</w:t>
            </w:r>
          </w:p>
        </w:tc>
        <w:tc>
          <w:tcPr>
            <w:tcW w:w="5700" w:type="dxa"/>
            <w:vAlign w:val="bottom"/>
          </w:tcPr>
          <w:p w14:paraId="6AE936FC" w14:textId="2492AA63" w:rsidR="001654AF" w:rsidRPr="001654AF" w:rsidRDefault="001654AF" w:rsidP="001654A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usuario no debe gastar más de 4 horas en aprender a utilzar el sistema.</w:t>
            </w:r>
          </w:p>
        </w:tc>
        <w:tc>
          <w:tcPr>
            <w:tcW w:w="1634" w:type="dxa"/>
            <w:vAlign w:val="bottom"/>
            <w:hideMark/>
          </w:tcPr>
          <w:p w14:paraId="0FEF4847" w14:textId="30715406" w:rsidR="001654AF" w:rsidRPr="001654AF" w:rsidRDefault="001654AF" w:rsidP="001654A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CRÍTICO</w:t>
            </w:r>
          </w:p>
        </w:tc>
      </w:tr>
      <w:tr w:rsidR="001654AF" w:rsidRPr="005D1061" w14:paraId="79126EEE" w14:textId="77777777" w:rsidTr="00BC7A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30" w:type="dxa"/>
            <w:noWrap/>
            <w:vAlign w:val="center"/>
            <w:hideMark/>
          </w:tcPr>
          <w:p w14:paraId="4CB149AB" w14:textId="6BA0D577" w:rsidR="001654AF" w:rsidRPr="001654AF" w:rsidRDefault="001654AF" w:rsidP="001654AF">
            <w:pPr>
              <w:jc w:val="center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RNF-06</w:t>
            </w:r>
          </w:p>
        </w:tc>
        <w:tc>
          <w:tcPr>
            <w:tcW w:w="5700" w:type="dxa"/>
            <w:vAlign w:val="bottom"/>
          </w:tcPr>
          <w:p w14:paraId="4864094D" w14:textId="06A602D1" w:rsidR="001654AF" w:rsidRPr="001654AF" w:rsidRDefault="001654AF" w:rsidP="001654AF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05213B">
              <w:rPr>
                <w:rFonts w:cstheme="majorHAnsi"/>
                <w:color w:val="000000"/>
                <w:lang w:val="es-CO"/>
              </w:rPr>
              <w:t>El aplicativo web debe ejecutarse en diferentes sistemas operativos y navegadores.</w:t>
            </w:r>
          </w:p>
        </w:tc>
        <w:tc>
          <w:tcPr>
            <w:tcW w:w="1634" w:type="dxa"/>
            <w:vAlign w:val="bottom"/>
            <w:hideMark/>
          </w:tcPr>
          <w:p w14:paraId="40C5A331" w14:textId="57E1D8A1" w:rsidR="001654AF" w:rsidRPr="001654AF" w:rsidRDefault="001654AF" w:rsidP="005B3EFB">
            <w:pPr>
              <w:keepNext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 w:cstheme="majorHAnsi"/>
                <w:color w:val="000000"/>
                <w:lang w:val="es-CO" w:eastAsia="es-CO"/>
              </w:rPr>
            </w:pPr>
            <w:r w:rsidRPr="001654AF">
              <w:rPr>
                <w:rFonts w:cstheme="majorHAnsi"/>
                <w:color w:val="000000"/>
              </w:rPr>
              <w:t>IMPORTANTE</w:t>
            </w:r>
          </w:p>
        </w:tc>
      </w:tr>
    </w:tbl>
    <w:p w14:paraId="72289C3B" w14:textId="02771A92" w:rsidR="00D766A4" w:rsidRPr="008A5C25" w:rsidRDefault="005B3EFB" w:rsidP="005B3EFB">
      <w:pPr>
        <w:pStyle w:val="Descripcin"/>
        <w:jc w:val="center"/>
        <w:rPr>
          <w:rFonts w:cstheme="majorHAnsi"/>
        </w:rPr>
      </w:pPr>
      <w:bookmarkStart w:id="45" w:name="_Toc9167388"/>
      <w:r>
        <w:t xml:space="preserve">Tabla </w:t>
      </w:r>
      <w:r w:rsidR="00CB5418">
        <w:fldChar w:fldCharType="begin"/>
      </w:r>
      <w:r w:rsidR="00CB5418">
        <w:instrText xml:space="preserve"> SEQ Tabla \* ARABIC </w:instrText>
      </w:r>
      <w:r w:rsidR="00CB5418">
        <w:fldChar w:fldCharType="separate"/>
      </w:r>
      <w:r>
        <w:rPr>
          <w:noProof/>
        </w:rPr>
        <w:t>3</w:t>
      </w:r>
      <w:r w:rsidR="00CB5418">
        <w:rPr>
          <w:noProof/>
        </w:rPr>
        <w:fldChar w:fldCharType="end"/>
      </w:r>
      <w:r w:rsidRPr="00CD47CB">
        <w:t xml:space="preserve">- Priorización requisitos </w:t>
      </w:r>
      <w:r>
        <w:t xml:space="preserve">no </w:t>
      </w:r>
      <w:r w:rsidRPr="00CD47CB">
        <w:t>funcionales</w:t>
      </w:r>
      <w:bookmarkEnd w:id="45"/>
    </w:p>
    <w:p w14:paraId="5461F6E3" w14:textId="4922FE8A" w:rsidR="00F67CB7" w:rsidRPr="008A5C25" w:rsidRDefault="003563BF" w:rsidP="00AF4520">
      <w:pPr>
        <w:pStyle w:val="Ttulo2"/>
        <w:numPr>
          <w:ilvl w:val="1"/>
          <w:numId w:val="2"/>
        </w:numPr>
      </w:pPr>
      <w:r w:rsidRPr="008A5C25">
        <w:br w:type="page"/>
      </w:r>
    </w:p>
    <w:p w14:paraId="6ED4201D" w14:textId="5E4D6E78" w:rsidR="0046137E" w:rsidRPr="008A5C25" w:rsidRDefault="003563BF" w:rsidP="0046137E">
      <w:pPr>
        <w:pStyle w:val="Ttulo1"/>
        <w:numPr>
          <w:ilvl w:val="0"/>
          <w:numId w:val="2"/>
        </w:numPr>
      </w:pPr>
      <w:bookmarkStart w:id="46" w:name="_Atributos_del_producto"/>
      <w:bookmarkStart w:id="47" w:name="_Toc9086870"/>
      <w:bookmarkStart w:id="48" w:name="_Toc9170361"/>
      <w:bookmarkEnd w:id="46"/>
      <w:r w:rsidRPr="008A5C25">
        <w:lastRenderedPageBreak/>
        <w:t xml:space="preserve">Atributos del </w:t>
      </w:r>
      <w:r w:rsidR="005A52CB" w:rsidRPr="008A5C25">
        <w:t>producto</w:t>
      </w:r>
      <w:bookmarkEnd w:id="47"/>
      <w:bookmarkEnd w:id="48"/>
    </w:p>
    <w:p w14:paraId="5B93E37C" w14:textId="6DBFCB4C" w:rsidR="0046137E" w:rsidRPr="008A5C25" w:rsidRDefault="0046137E" w:rsidP="0046137E">
      <w:pPr>
        <w:pStyle w:val="Ttulo2"/>
        <w:numPr>
          <w:ilvl w:val="1"/>
          <w:numId w:val="2"/>
        </w:numPr>
      </w:pPr>
      <w:bookmarkStart w:id="49" w:name="_Rendimiento"/>
      <w:bookmarkStart w:id="50" w:name="_Toc9086871"/>
      <w:bookmarkStart w:id="51" w:name="_Toc9170362"/>
      <w:bookmarkEnd w:id="49"/>
      <w:r w:rsidRPr="008A5C25">
        <w:t>Rendimiento</w:t>
      </w:r>
      <w:bookmarkEnd w:id="50"/>
      <w:bookmarkEnd w:id="51"/>
    </w:p>
    <w:p w14:paraId="799EC8DD" w14:textId="6D7EBF5A" w:rsidR="000351FB" w:rsidRPr="00382F5D" w:rsidRDefault="00886BA4" w:rsidP="000351FB">
      <w:pPr>
        <w:rPr>
          <w:rFonts w:cstheme="majorHAnsi"/>
          <w:color w:val="000000" w:themeColor="text1"/>
        </w:rPr>
      </w:pPr>
      <w:r w:rsidRPr="00382F5D">
        <w:rPr>
          <w:rFonts w:cstheme="majorHAnsi"/>
          <w:color w:val="000000" w:themeColor="text1"/>
        </w:rPr>
        <w:t>El rendimiento general de la aplicación depende de los algoritmos.</w:t>
      </w:r>
      <w:r w:rsidR="00E008B6">
        <w:rPr>
          <w:rFonts w:cstheme="majorHAnsi"/>
          <w:color w:val="000000" w:themeColor="text1"/>
        </w:rPr>
        <w:t xml:space="preserve"> Por lo tanto, e</w:t>
      </w:r>
      <w:r w:rsidRPr="00382F5D">
        <w:rPr>
          <w:rFonts w:cstheme="majorHAnsi"/>
          <w:color w:val="000000" w:themeColor="text1"/>
        </w:rPr>
        <w:t>l tiempo de respuesta de estos varía</w:t>
      </w:r>
      <w:r w:rsidR="00E008B6">
        <w:rPr>
          <w:rFonts w:cstheme="majorHAnsi"/>
          <w:color w:val="000000" w:themeColor="text1"/>
        </w:rPr>
        <w:t>.</w:t>
      </w:r>
    </w:p>
    <w:p w14:paraId="10D96EE0" w14:textId="17535251" w:rsidR="00886BA4" w:rsidRPr="00382F5D" w:rsidRDefault="00E93E67" w:rsidP="000351FB">
      <w:pPr>
        <w:rPr>
          <w:rFonts w:cstheme="majorBidi"/>
          <w:color w:val="000000" w:themeColor="text1"/>
        </w:rPr>
      </w:pPr>
      <w:r w:rsidRPr="06644FC5">
        <w:rPr>
          <w:rFonts w:cstheme="majorBidi"/>
          <w:color w:val="000000" w:themeColor="text1"/>
        </w:rPr>
        <w:t xml:space="preserve">Para la comunicación se tiene un </w:t>
      </w:r>
      <w:proofErr w:type="spellStart"/>
      <w:r w:rsidRPr="00E008B6">
        <w:rPr>
          <w:rFonts w:cstheme="majorBidi"/>
          <w:i/>
          <w:iCs/>
          <w:color w:val="000000" w:themeColor="text1"/>
        </w:rPr>
        <w:t>deadline</w:t>
      </w:r>
      <w:proofErr w:type="spellEnd"/>
      <w:r w:rsidRPr="06644FC5">
        <w:rPr>
          <w:rFonts w:cstheme="majorBidi"/>
          <w:color w:val="000000" w:themeColor="text1"/>
        </w:rPr>
        <w:t xml:space="preserve"> de </w:t>
      </w:r>
      <w:r w:rsidR="00D355F1">
        <w:rPr>
          <w:rFonts w:cstheme="majorBidi"/>
          <w:color w:val="000000" w:themeColor="text1"/>
        </w:rPr>
        <w:t>tres</w:t>
      </w:r>
      <w:r w:rsidRPr="06644FC5">
        <w:rPr>
          <w:rFonts w:cstheme="majorBidi"/>
          <w:color w:val="000000" w:themeColor="text1"/>
        </w:rPr>
        <w:t xml:space="preserve"> de minutos para cargar la información al servidor. Para la descarga de información proveniente del servidor se tiene un </w:t>
      </w:r>
      <w:proofErr w:type="spellStart"/>
      <w:r w:rsidRPr="004D51A0">
        <w:rPr>
          <w:rFonts w:cstheme="majorBidi"/>
          <w:i/>
          <w:iCs/>
          <w:color w:val="000000" w:themeColor="text1"/>
        </w:rPr>
        <w:t>deadline</w:t>
      </w:r>
      <w:proofErr w:type="spellEnd"/>
      <w:r w:rsidRPr="06644FC5">
        <w:rPr>
          <w:rFonts w:cstheme="majorBidi"/>
          <w:color w:val="000000" w:themeColor="text1"/>
        </w:rPr>
        <w:t xml:space="preserve"> de 10 segundos.</w:t>
      </w:r>
    </w:p>
    <w:p w14:paraId="71E70BA8" w14:textId="1ED673CF" w:rsidR="0046137E" w:rsidRPr="008A5C25" w:rsidRDefault="0046137E" w:rsidP="0046137E">
      <w:pPr>
        <w:pStyle w:val="Ttulo2"/>
        <w:numPr>
          <w:ilvl w:val="1"/>
          <w:numId w:val="2"/>
        </w:numPr>
      </w:pPr>
      <w:bookmarkStart w:id="52" w:name="_Toc9086872"/>
      <w:bookmarkStart w:id="53" w:name="_Toc9170363"/>
      <w:r w:rsidRPr="008A5C25">
        <w:t>Usabilidad</w:t>
      </w:r>
      <w:bookmarkEnd w:id="52"/>
      <w:bookmarkEnd w:id="53"/>
    </w:p>
    <w:p w14:paraId="110E1371" w14:textId="73257D24" w:rsidR="00F930A7" w:rsidRDefault="00E93E67" w:rsidP="00F076C9">
      <w:pPr>
        <w:rPr>
          <w:rFonts w:cstheme="majorHAnsi"/>
          <w:color w:val="000000" w:themeColor="text1"/>
          <w:lang w:val="es-ES"/>
        </w:rPr>
      </w:pPr>
      <w:r w:rsidRPr="00382F5D">
        <w:rPr>
          <w:rFonts w:cstheme="majorHAnsi"/>
          <w:color w:val="000000" w:themeColor="text1"/>
          <w:lang w:val="es-ES"/>
        </w:rPr>
        <w:t xml:space="preserve">La usabilidad de la aplicación se encuentra en la interfaz </w:t>
      </w:r>
      <w:proofErr w:type="spellStart"/>
      <w:r w:rsidRPr="004D51A0">
        <w:rPr>
          <w:rFonts w:cstheme="majorHAnsi"/>
          <w:i/>
          <w:iCs/>
          <w:color w:val="000000" w:themeColor="text1"/>
          <w:lang w:val="es-ES"/>
        </w:rPr>
        <w:t>drag</w:t>
      </w:r>
      <w:proofErr w:type="spellEnd"/>
      <w:r w:rsidRPr="004D51A0">
        <w:rPr>
          <w:rFonts w:cstheme="majorHAnsi"/>
          <w:i/>
          <w:iCs/>
          <w:color w:val="000000" w:themeColor="text1"/>
          <w:lang w:val="es-ES"/>
        </w:rPr>
        <w:t xml:space="preserve"> and </w:t>
      </w:r>
      <w:proofErr w:type="spellStart"/>
      <w:r w:rsidRPr="004D51A0">
        <w:rPr>
          <w:rFonts w:cstheme="majorHAnsi"/>
          <w:i/>
          <w:iCs/>
          <w:color w:val="000000" w:themeColor="text1"/>
          <w:lang w:val="es-ES"/>
        </w:rPr>
        <w:t>drop</w:t>
      </w:r>
      <w:proofErr w:type="spellEnd"/>
      <w:r w:rsidRPr="00382F5D">
        <w:rPr>
          <w:rFonts w:cstheme="majorHAnsi"/>
          <w:color w:val="000000" w:themeColor="text1"/>
          <w:lang w:val="es-ES"/>
        </w:rPr>
        <w:t xml:space="preserve"> ofrecida. </w:t>
      </w:r>
      <w:r w:rsidR="00827B41" w:rsidRPr="00382F5D">
        <w:rPr>
          <w:rFonts w:cstheme="majorHAnsi"/>
          <w:color w:val="000000" w:themeColor="text1"/>
          <w:lang w:val="es-ES"/>
        </w:rPr>
        <w:t xml:space="preserve">Facilita el diseño de los pipelines al mostrar los </w:t>
      </w:r>
      <w:r w:rsidR="003F2E83" w:rsidRPr="00382F5D">
        <w:rPr>
          <w:rFonts w:cstheme="majorHAnsi"/>
          <w:color w:val="000000" w:themeColor="text1"/>
          <w:lang w:val="es-ES"/>
        </w:rPr>
        <w:t xml:space="preserve">recursos </w:t>
      </w:r>
      <w:r w:rsidR="00F930A7">
        <w:rPr>
          <w:rFonts w:cstheme="majorHAnsi"/>
          <w:color w:val="000000" w:themeColor="text1"/>
          <w:lang w:val="es-ES"/>
        </w:rPr>
        <w:t>brindados</w:t>
      </w:r>
      <w:r w:rsidR="003F2E83" w:rsidRPr="00382F5D">
        <w:rPr>
          <w:rFonts w:cstheme="majorHAnsi"/>
          <w:color w:val="000000" w:themeColor="text1"/>
          <w:lang w:val="es-ES"/>
        </w:rPr>
        <w:t>, los cuales son</w:t>
      </w:r>
      <w:r w:rsidR="00827B41" w:rsidRPr="00382F5D">
        <w:rPr>
          <w:rFonts w:cstheme="majorHAnsi"/>
          <w:color w:val="000000" w:themeColor="text1"/>
          <w:lang w:val="es-ES"/>
        </w:rPr>
        <w:t xml:space="preserve"> filtros, widget</w:t>
      </w:r>
      <w:r w:rsidR="004D51A0">
        <w:rPr>
          <w:rFonts w:cstheme="majorHAnsi"/>
          <w:color w:val="000000" w:themeColor="text1"/>
          <w:lang w:val="es-ES"/>
        </w:rPr>
        <w:t>s</w:t>
      </w:r>
      <w:r w:rsidR="00827B41" w:rsidRPr="00382F5D">
        <w:rPr>
          <w:rFonts w:cstheme="majorHAnsi"/>
          <w:color w:val="000000" w:themeColor="text1"/>
          <w:lang w:val="es-ES"/>
        </w:rPr>
        <w:t xml:space="preserve">, funciones y </w:t>
      </w:r>
      <w:r w:rsidR="009975A2" w:rsidRPr="00382F5D">
        <w:rPr>
          <w:rFonts w:cstheme="majorHAnsi"/>
          <w:color w:val="000000" w:themeColor="text1"/>
          <w:lang w:val="es-ES"/>
        </w:rPr>
        <w:t>procedimiento</w:t>
      </w:r>
      <w:r w:rsidR="00827B41" w:rsidRPr="00382F5D">
        <w:rPr>
          <w:rFonts w:cstheme="majorHAnsi"/>
          <w:color w:val="000000" w:themeColor="text1"/>
          <w:lang w:val="es-ES"/>
        </w:rPr>
        <w:t xml:space="preserve">. También, </w:t>
      </w:r>
      <w:r w:rsidRPr="00382F5D">
        <w:rPr>
          <w:rFonts w:cstheme="majorHAnsi"/>
          <w:color w:val="000000" w:themeColor="text1"/>
          <w:lang w:val="es-ES"/>
        </w:rPr>
        <w:t>mostrar</w:t>
      </w:r>
      <w:r w:rsidR="004D51A0">
        <w:rPr>
          <w:rFonts w:cstheme="majorHAnsi"/>
          <w:color w:val="000000" w:themeColor="text1"/>
          <w:lang w:val="es-ES"/>
        </w:rPr>
        <w:t>á</w:t>
      </w:r>
      <w:r w:rsidRPr="00382F5D">
        <w:rPr>
          <w:rFonts w:cstheme="majorHAnsi"/>
          <w:color w:val="000000" w:themeColor="text1"/>
          <w:lang w:val="es-ES"/>
        </w:rPr>
        <w:t xml:space="preserve"> de manera visual que puertos de destino puede ser conectado</w:t>
      </w:r>
      <w:r w:rsidR="009975A2" w:rsidRPr="00382F5D">
        <w:rPr>
          <w:rFonts w:cstheme="majorHAnsi"/>
          <w:color w:val="000000" w:themeColor="text1"/>
          <w:lang w:val="es-ES"/>
        </w:rPr>
        <w:t>s</w:t>
      </w:r>
      <w:r w:rsidRPr="00382F5D">
        <w:rPr>
          <w:rFonts w:cstheme="majorHAnsi"/>
          <w:color w:val="000000" w:themeColor="text1"/>
          <w:lang w:val="es-ES"/>
        </w:rPr>
        <w:t xml:space="preserve"> </w:t>
      </w:r>
      <w:r w:rsidR="00827B41" w:rsidRPr="00382F5D">
        <w:rPr>
          <w:rFonts w:cstheme="majorHAnsi"/>
          <w:color w:val="000000" w:themeColor="text1"/>
          <w:lang w:val="es-ES"/>
        </w:rPr>
        <w:t xml:space="preserve">con </w:t>
      </w:r>
      <w:r w:rsidRPr="00382F5D">
        <w:rPr>
          <w:rFonts w:cstheme="majorHAnsi"/>
          <w:color w:val="000000" w:themeColor="text1"/>
          <w:lang w:val="es-ES"/>
        </w:rPr>
        <w:t>los puertos de origen</w:t>
      </w:r>
      <w:r w:rsidR="00D057E2" w:rsidRPr="00382F5D">
        <w:rPr>
          <w:rFonts w:cstheme="majorHAnsi"/>
          <w:color w:val="000000" w:themeColor="text1"/>
          <w:lang w:val="es-ES"/>
        </w:rPr>
        <w:t xml:space="preserve"> de cada componente</w:t>
      </w:r>
      <w:r w:rsidRPr="00382F5D">
        <w:rPr>
          <w:rFonts w:cstheme="majorHAnsi"/>
          <w:color w:val="000000" w:themeColor="text1"/>
          <w:lang w:val="es-ES"/>
        </w:rPr>
        <w:t xml:space="preserve">.  </w:t>
      </w:r>
    </w:p>
    <w:p w14:paraId="54079C3D" w14:textId="44E4629C" w:rsidR="00F076C9" w:rsidRPr="00382F5D" w:rsidRDefault="00827B41" w:rsidP="00F076C9">
      <w:pPr>
        <w:rPr>
          <w:rFonts w:cstheme="majorHAnsi"/>
          <w:color w:val="000000" w:themeColor="text1"/>
          <w:lang w:val="es-ES"/>
        </w:rPr>
      </w:pPr>
      <w:r w:rsidRPr="00382F5D">
        <w:rPr>
          <w:rFonts w:cstheme="majorHAnsi"/>
          <w:color w:val="000000" w:themeColor="text1"/>
          <w:lang w:val="es-ES"/>
        </w:rPr>
        <w:t xml:space="preserve">Finalmente, cada componente del pipeline tendrá una documentación mínima que se </w:t>
      </w:r>
      <w:r w:rsidR="003F2F28" w:rsidRPr="00382F5D">
        <w:rPr>
          <w:rFonts w:cstheme="majorHAnsi"/>
          <w:color w:val="000000" w:themeColor="text1"/>
          <w:lang w:val="es-ES"/>
        </w:rPr>
        <w:t>mostrará</w:t>
      </w:r>
      <w:r w:rsidRPr="00382F5D">
        <w:rPr>
          <w:rFonts w:cstheme="majorHAnsi"/>
          <w:color w:val="000000" w:themeColor="text1"/>
          <w:lang w:val="es-ES"/>
        </w:rPr>
        <w:t xml:space="preserve"> al </w:t>
      </w:r>
      <w:r w:rsidR="00316246">
        <w:rPr>
          <w:rFonts w:cstheme="majorHAnsi"/>
          <w:color w:val="000000" w:themeColor="text1"/>
          <w:lang w:val="es-ES"/>
        </w:rPr>
        <w:t>permanecer con</w:t>
      </w:r>
      <w:r w:rsidRPr="00382F5D">
        <w:rPr>
          <w:rFonts w:cstheme="majorHAnsi"/>
          <w:color w:val="000000" w:themeColor="text1"/>
          <w:lang w:val="es-ES"/>
        </w:rPr>
        <w:t xml:space="preserve"> el </w:t>
      </w:r>
      <w:r w:rsidR="00296DD8" w:rsidRPr="00382F5D">
        <w:rPr>
          <w:rFonts w:cstheme="majorHAnsi"/>
          <w:color w:val="000000" w:themeColor="text1"/>
          <w:lang w:val="es-ES"/>
        </w:rPr>
        <w:t>ratón</w:t>
      </w:r>
      <w:r w:rsidRPr="00382F5D">
        <w:rPr>
          <w:rFonts w:cstheme="majorHAnsi"/>
          <w:color w:val="000000" w:themeColor="text1"/>
          <w:lang w:val="es-ES"/>
        </w:rPr>
        <w:t xml:space="preserve"> sobre este.</w:t>
      </w:r>
    </w:p>
    <w:p w14:paraId="2425A0CC" w14:textId="40A4AA09" w:rsidR="000E36E2" w:rsidRPr="008A5C25" w:rsidRDefault="0046137E" w:rsidP="000E36E2">
      <w:pPr>
        <w:pStyle w:val="Ttulo2"/>
        <w:numPr>
          <w:ilvl w:val="1"/>
          <w:numId w:val="2"/>
        </w:numPr>
      </w:pPr>
      <w:bookmarkStart w:id="54" w:name="_Toc9086873"/>
      <w:bookmarkStart w:id="55" w:name="_Toc9170364"/>
      <w:r w:rsidRPr="008A5C25">
        <w:t>Portabilidad</w:t>
      </w:r>
      <w:bookmarkEnd w:id="54"/>
      <w:bookmarkEnd w:id="55"/>
    </w:p>
    <w:p w14:paraId="6992532E" w14:textId="32A15325" w:rsidR="007322F9" w:rsidRPr="00382F5D" w:rsidRDefault="003B0450" w:rsidP="007322F9">
      <w:pPr>
        <w:rPr>
          <w:rFonts w:cstheme="majorBidi"/>
          <w:color w:val="000000" w:themeColor="text1"/>
        </w:rPr>
      </w:pPr>
      <w:r w:rsidRPr="2B9D5FC2">
        <w:rPr>
          <w:rFonts w:cstheme="majorBidi"/>
          <w:color w:val="000000" w:themeColor="text1"/>
        </w:rPr>
        <w:t xml:space="preserve">La portabilidad de la aplicación se </w:t>
      </w:r>
      <w:r w:rsidR="00057E15" w:rsidRPr="2B9D5FC2">
        <w:rPr>
          <w:rFonts w:cstheme="majorBidi"/>
          <w:color w:val="000000" w:themeColor="text1"/>
        </w:rPr>
        <w:t>asegura</w:t>
      </w:r>
      <w:r w:rsidRPr="2B9D5FC2">
        <w:rPr>
          <w:rFonts w:cstheme="majorBidi"/>
          <w:color w:val="000000" w:themeColor="text1"/>
        </w:rPr>
        <w:t xml:space="preserve"> al desarrollar el cliente con tecnologías web.</w:t>
      </w:r>
      <w:r w:rsidR="2B9D5FC2" w:rsidRPr="2B9D5FC2">
        <w:rPr>
          <w:rFonts w:cstheme="majorBidi"/>
          <w:color w:val="000000" w:themeColor="text1"/>
        </w:rPr>
        <w:t xml:space="preserve"> De este modo lo necesario para la ejecución es el acceso a internet y tener un navegador web. </w:t>
      </w:r>
    </w:p>
    <w:p w14:paraId="081BE47A" w14:textId="7C9974E4" w:rsidR="00FE795D" w:rsidRPr="008A5C25" w:rsidRDefault="0046137E" w:rsidP="00FE795D">
      <w:pPr>
        <w:pStyle w:val="Ttulo2"/>
        <w:numPr>
          <w:ilvl w:val="1"/>
          <w:numId w:val="2"/>
        </w:numPr>
      </w:pPr>
      <w:bookmarkStart w:id="56" w:name="_Toc9086874"/>
      <w:bookmarkStart w:id="57" w:name="_Toc9170365"/>
      <w:r w:rsidRPr="008A5C25">
        <w:t>Interoperabilidad</w:t>
      </w:r>
      <w:bookmarkEnd w:id="56"/>
      <w:bookmarkEnd w:id="57"/>
    </w:p>
    <w:p w14:paraId="6FDE12C4" w14:textId="73576F07" w:rsidR="00057E15" w:rsidRPr="00382F5D" w:rsidRDefault="00057E15" w:rsidP="00057E15">
      <w:pPr>
        <w:rPr>
          <w:rFonts w:cstheme="majorBidi"/>
          <w:color w:val="000000" w:themeColor="text1"/>
        </w:rPr>
      </w:pPr>
      <w:r w:rsidRPr="2B9D5FC2">
        <w:rPr>
          <w:rFonts w:cstheme="majorBidi"/>
          <w:color w:val="000000" w:themeColor="text1"/>
        </w:rPr>
        <w:t xml:space="preserve">El </w:t>
      </w:r>
      <w:r w:rsidR="2B9D5FC2" w:rsidRPr="2B9D5FC2">
        <w:rPr>
          <w:rFonts w:cstheme="majorBidi"/>
          <w:color w:val="000000" w:themeColor="text1"/>
        </w:rPr>
        <w:t>servidor</w:t>
      </w:r>
      <w:r w:rsidR="00BD6B35" w:rsidRPr="2B9D5FC2">
        <w:rPr>
          <w:rFonts w:cstheme="majorBidi"/>
          <w:color w:val="000000" w:themeColor="text1"/>
        </w:rPr>
        <w:t xml:space="preserve"> debe tener la capacidad de obtener los datos médicos estructurados tanto de almacenamiento interno como </w:t>
      </w:r>
      <w:r w:rsidR="0081317D" w:rsidRPr="2B9D5FC2">
        <w:rPr>
          <w:rFonts w:cstheme="majorBidi"/>
          <w:color w:val="000000" w:themeColor="text1"/>
        </w:rPr>
        <w:t>de</w:t>
      </w:r>
      <w:r w:rsidR="00E84404" w:rsidRPr="2B9D5FC2">
        <w:rPr>
          <w:rFonts w:cstheme="majorBidi"/>
          <w:color w:val="000000" w:themeColor="text1"/>
        </w:rPr>
        <w:t>l</w:t>
      </w:r>
      <w:r w:rsidR="0081317D" w:rsidRPr="2B9D5FC2">
        <w:rPr>
          <w:rFonts w:cstheme="majorBidi"/>
          <w:color w:val="000000" w:themeColor="text1"/>
        </w:rPr>
        <w:t xml:space="preserve"> </w:t>
      </w:r>
      <w:r w:rsidR="00E84404" w:rsidRPr="2B9D5FC2">
        <w:rPr>
          <w:rFonts w:cstheme="majorBidi"/>
          <w:color w:val="000000" w:themeColor="text1"/>
        </w:rPr>
        <w:t>almacenamiento</w:t>
      </w:r>
      <w:r w:rsidR="00A948AA" w:rsidRPr="2B9D5FC2">
        <w:rPr>
          <w:rFonts w:cstheme="majorBidi"/>
          <w:color w:val="000000" w:themeColor="text1"/>
        </w:rPr>
        <w:t xml:space="preserve"> en la nube.</w:t>
      </w:r>
    </w:p>
    <w:p w14:paraId="61B22AAB" w14:textId="045248CA" w:rsidR="00AB3F4F" w:rsidRPr="00AB3F4F" w:rsidRDefault="0046137E" w:rsidP="00AB3F4F">
      <w:pPr>
        <w:pStyle w:val="Ttulo2"/>
        <w:numPr>
          <w:ilvl w:val="1"/>
          <w:numId w:val="2"/>
        </w:numPr>
      </w:pPr>
      <w:bookmarkStart w:id="58" w:name="_Toc9086875"/>
      <w:bookmarkStart w:id="59" w:name="_Toc9170366"/>
      <w:r w:rsidRPr="008A5C25">
        <w:t>Seguridad</w:t>
      </w:r>
      <w:bookmarkEnd w:id="58"/>
      <w:bookmarkEnd w:id="59"/>
    </w:p>
    <w:p w14:paraId="33EF8587" w14:textId="2F174594" w:rsidR="004D52D2" w:rsidRPr="004D52D2" w:rsidRDefault="006D196C" w:rsidP="004D52D2">
      <w:pPr>
        <w:rPr>
          <w:u w:val="single"/>
        </w:rPr>
      </w:pPr>
      <w:r>
        <w:t xml:space="preserve">Debido a la </w:t>
      </w:r>
      <w:r w:rsidR="00712F56">
        <w:t xml:space="preserve">clasificación de la información, es de vital importancia brindar </w:t>
      </w:r>
      <w:r w:rsidR="0016082C">
        <w:t xml:space="preserve">un medio seguro para </w:t>
      </w:r>
      <w:r w:rsidR="00155DB5">
        <w:t xml:space="preserve">transmitir los datos médicos estructurados entre </w:t>
      </w:r>
      <w:r w:rsidR="00B258E7">
        <w:t>la máquina</w:t>
      </w:r>
      <w:r w:rsidR="005A04DD">
        <w:t xml:space="preserve"> del usuario y el servidor</w:t>
      </w:r>
      <w:r w:rsidR="00D2096E">
        <w:t>, de tal manera que la información se mantenga integra y no sea accedida</w:t>
      </w:r>
      <w:r w:rsidR="00155DB5">
        <w:t xml:space="preserve"> </w:t>
      </w:r>
      <w:r w:rsidR="00B258E7">
        <w:t>por individuos u entidades externas a</w:t>
      </w:r>
      <w:r w:rsidR="001431AA">
        <w:t xml:space="preserve">l dueño de </w:t>
      </w:r>
      <w:r w:rsidR="00D355F1">
        <w:t>esta</w:t>
      </w:r>
      <w:r w:rsidR="001431AA">
        <w:t xml:space="preserve">. </w:t>
      </w:r>
    </w:p>
    <w:p w14:paraId="195785C0" w14:textId="33DD02F3" w:rsidR="00A021E2" w:rsidRPr="00A021E2" w:rsidRDefault="00BA3D08" w:rsidP="00A021E2">
      <w:pPr>
        <w:pStyle w:val="Ttulo2"/>
        <w:numPr>
          <w:ilvl w:val="1"/>
          <w:numId w:val="2"/>
        </w:numPr>
      </w:pPr>
      <w:bookmarkStart w:id="60" w:name="_Toc9170367"/>
      <w:r>
        <w:t>Confiabilidad</w:t>
      </w:r>
      <w:bookmarkEnd w:id="60"/>
    </w:p>
    <w:p w14:paraId="3E5BFA27" w14:textId="118C07DD" w:rsidR="2B9D5FC2" w:rsidRDefault="00530102" w:rsidP="2B9D5FC2">
      <w:r>
        <w:t>Puesto que la</w:t>
      </w:r>
      <w:r w:rsidR="2B9D5FC2" w:rsidRPr="2B9D5FC2">
        <w:t xml:space="preserve"> aplicación procesa datos médicos estructurados y los resultados de un pipeline puede afectar el diagnostico de los pacientes</w:t>
      </w:r>
      <w:r w:rsidR="001A6682">
        <w:t>, e</w:t>
      </w:r>
      <w:r w:rsidR="2B9D5FC2" w:rsidRPr="2B9D5FC2">
        <w:t>s importante asegurar la integridad y disponibilidad de los datos médicos estructurados fruto del pipeline.</w:t>
      </w:r>
    </w:p>
    <w:p w14:paraId="21A5B93B" w14:textId="3A1D7DB4" w:rsidR="00A43669" w:rsidRPr="00A43669" w:rsidRDefault="71956C28" w:rsidP="00A43669">
      <w:pPr>
        <w:pStyle w:val="Ttulo2"/>
        <w:numPr>
          <w:ilvl w:val="1"/>
          <w:numId w:val="2"/>
        </w:numPr>
      </w:pPr>
      <w:bookmarkStart w:id="61" w:name="_Toc9170368"/>
      <w:r>
        <w:t xml:space="preserve">Atributos </w:t>
      </w:r>
      <w:r w:rsidR="7F1DC29C">
        <w:t>Relevantes</w:t>
      </w:r>
      <w:bookmarkEnd w:id="61"/>
    </w:p>
    <w:p w14:paraId="341DB246" w14:textId="7C73CC1D" w:rsidR="00DD56B9" w:rsidRPr="00DD56B9" w:rsidRDefault="53EE5606" w:rsidP="00DD56B9">
      <w:r w:rsidRPr="53EE5606">
        <w:t xml:space="preserve">Los atributos </w:t>
      </w:r>
      <w:r w:rsidR="004A1940" w:rsidRPr="15E7B02F">
        <w:t>más</w:t>
      </w:r>
      <w:r w:rsidR="15E7B02F" w:rsidRPr="15E7B02F">
        <w:t xml:space="preserve"> importantes</w:t>
      </w:r>
      <w:r w:rsidR="6EEFB1E8" w:rsidRPr="6EEFB1E8">
        <w:t xml:space="preserve"> del</w:t>
      </w:r>
      <w:r w:rsidRPr="53EE5606">
        <w:t xml:space="preserve"> producto </w:t>
      </w:r>
      <w:r w:rsidR="6EEFB1E8" w:rsidRPr="6EEFB1E8">
        <w:t>son</w:t>
      </w:r>
      <w:r w:rsidR="2C0456A5" w:rsidRPr="2C0456A5">
        <w:t xml:space="preserve"> la </w:t>
      </w:r>
      <w:r w:rsidR="2C0456A5" w:rsidRPr="00773BAE">
        <w:t>portabilidad</w:t>
      </w:r>
      <w:r w:rsidR="2C0456A5" w:rsidRPr="2C0456A5">
        <w:t xml:space="preserve"> y la </w:t>
      </w:r>
      <w:r w:rsidR="0596FB65" w:rsidRPr="00773BAE">
        <w:t>usabilidad</w:t>
      </w:r>
      <w:r w:rsidR="66225027" w:rsidRPr="66225027">
        <w:t xml:space="preserve">. Esto se </w:t>
      </w:r>
      <w:r w:rsidR="5DA7BFC5" w:rsidRPr="5DA7BFC5">
        <w:t xml:space="preserve">debe </w:t>
      </w:r>
      <w:r w:rsidR="6DEE7FD3" w:rsidRPr="6DEE7FD3">
        <w:t xml:space="preserve">a </w:t>
      </w:r>
      <w:r w:rsidR="000B5AF4">
        <w:t xml:space="preserve">que según lo planteado en </w:t>
      </w:r>
      <w:hyperlink w:anchor="_Alcance" w:history="1">
        <w:r w:rsidR="00773BAE" w:rsidRPr="00773BAE">
          <w:rPr>
            <w:rStyle w:val="Hipervnculo"/>
            <w:b/>
            <w:bCs/>
          </w:rPr>
          <w:t>1.2 Alcance</w:t>
        </w:r>
      </w:hyperlink>
      <w:r w:rsidR="6DEE7FD3" w:rsidRPr="6DEE7FD3">
        <w:t xml:space="preserve"> </w:t>
      </w:r>
      <w:r w:rsidR="5C9E126D" w:rsidRPr="5C9E126D">
        <w:t xml:space="preserve">la </w:t>
      </w:r>
      <w:r w:rsidR="68837B35">
        <w:t xml:space="preserve">aplicación </w:t>
      </w:r>
      <w:r w:rsidR="00773BAE">
        <w:t>debe ser</w:t>
      </w:r>
      <w:r w:rsidR="68837B35" w:rsidRPr="68837B35">
        <w:t xml:space="preserve"> capaz de </w:t>
      </w:r>
      <w:r w:rsidR="6DC7006F" w:rsidRPr="6DC7006F">
        <w:t xml:space="preserve">ser usada por </w:t>
      </w:r>
      <w:r w:rsidR="2618C209" w:rsidRPr="2618C209">
        <w:t>médicos</w:t>
      </w:r>
      <w:r w:rsidR="6DC7006F" w:rsidRPr="6DC7006F">
        <w:t xml:space="preserve"> </w:t>
      </w:r>
      <w:r w:rsidR="567E95EB" w:rsidRPr="567E95EB">
        <w:t>y</w:t>
      </w:r>
      <w:r w:rsidR="6DC7006F" w:rsidRPr="6DC7006F">
        <w:t xml:space="preserve"> </w:t>
      </w:r>
      <w:r w:rsidR="2618C209" w:rsidRPr="2618C209">
        <w:t>personas que no saben programar</w:t>
      </w:r>
      <w:r w:rsidR="567E95EB" w:rsidRPr="567E95EB">
        <w:t>.</w:t>
      </w:r>
    </w:p>
    <w:p w14:paraId="04E15DAB" w14:textId="546D2BA4" w:rsidR="004A1DF6" w:rsidRPr="004A1DF6" w:rsidRDefault="6D72B952" w:rsidP="004A1DF6">
      <w:r w:rsidRPr="6D72B952">
        <w:t xml:space="preserve">La seguridad </w:t>
      </w:r>
      <w:r w:rsidR="00B7718A">
        <w:t>tiene</w:t>
      </w:r>
      <w:r w:rsidR="3553FFF9" w:rsidRPr="3553FFF9">
        <w:t xml:space="preserve"> un rango </w:t>
      </w:r>
      <w:r w:rsidR="00D83D2A">
        <w:t>importante</w:t>
      </w:r>
      <w:r w:rsidR="13C846C7" w:rsidRPr="13C846C7">
        <w:t xml:space="preserve"> </w:t>
      </w:r>
      <w:r w:rsidR="3F128C4E" w:rsidRPr="3F128C4E">
        <w:t xml:space="preserve">porque al usar </w:t>
      </w:r>
      <w:r w:rsidR="0A1415DF" w:rsidRPr="0A1415DF">
        <w:t xml:space="preserve">imágenes </w:t>
      </w:r>
      <w:r w:rsidR="004A1940" w:rsidRPr="0A1415DF">
        <w:t>médicas</w:t>
      </w:r>
      <w:r w:rsidR="0A1415DF" w:rsidRPr="0A1415DF">
        <w:t xml:space="preserve"> y el </w:t>
      </w:r>
      <w:r w:rsidR="7166AF58" w:rsidRPr="7166AF58">
        <w:t>estándar</w:t>
      </w:r>
      <w:r w:rsidR="5F6FA638" w:rsidRPr="5F6FA638">
        <w:t xml:space="preserve"> DICOM se </w:t>
      </w:r>
      <w:r w:rsidR="407F1BD8" w:rsidRPr="407F1BD8">
        <w:t xml:space="preserve">debe tener una seguridad </w:t>
      </w:r>
      <w:r w:rsidR="7166AF58" w:rsidRPr="7166AF58">
        <w:t>mínima</w:t>
      </w:r>
      <w:r w:rsidR="79B28C06" w:rsidRPr="79B28C06">
        <w:t xml:space="preserve"> en el traspaso de la </w:t>
      </w:r>
      <w:r w:rsidR="4AC31D6B" w:rsidRPr="4AC31D6B">
        <w:t>información</w:t>
      </w:r>
      <w:r w:rsidR="00A7CF0A" w:rsidRPr="00A7CF0A">
        <w:t>.</w:t>
      </w:r>
    </w:p>
    <w:p w14:paraId="04D10402" w14:textId="65E037AA" w:rsidR="007F2D6A" w:rsidRPr="007F2D6A" w:rsidRDefault="001E2625" w:rsidP="007F2D6A">
      <w:r>
        <w:t>L</w:t>
      </w:r>
      <w:r w:rsidR="4E77F294" w:rsidRPr="4E77F294">
        <w:t>a interoperabilidad y</w:t>
      </w:r>
      <w:r w:rsidR="22EE649E" w:rsidRPr="22EE649E">
        <w:t xml:space="preserve"> rendimiento </w:t>
      </w:r>
      <w:r w:rsidR="5B154A8C" w:rsidRPr="5B154A8C">
        <w:t xml:space="preserve">no </w:t>
      </w:r>
      <w:r w:rsidR="564E75F7" w:rsidRPr="564E75F7">
        <w:t xml:space="preserve">tienen </w:t>
      </w:r>
      <w:r w:rsidR="674CE9FE" w:rsidRPr="674CE9FE">
        <w:t>relevancia</w:t>
      </w:r>
      <w:r w:rsidR="000E20FC">
        <w:t>,</w:t>
      </w:r>
      <w:r w:rsidR="6D4C7418" w:rsidRPr="6D4C7418">
        <w:t xml:space="preserve"> porque el primero </w:t>
      </w:r>
      <w:r w:rsidR="674CE9FE" w:rsidRPr="674CE9FE">
        <w:t>da un valor adicional al negocio</w:t>
      </w:r>
      <w:r w:rsidR="000E20FC">
        <w:t>,</w:t>
      </w:r>
      <w:r w:rsidR="674CE9FE" w:rsidRPr="674CE9FE">
        <w:t xml:space="preserve"> </w:t>
      </w:r>
      <w:r w:rsidR="000E20FC">
        <w:t>e</w:t>
      </w:r>
      <w:r w:rsidR="674CE9FE" w:rsidRPr="674CE9FE">
        <w:t xml:space="preserve">s decir, no es </w:t>
      </w:r>
      <w:r w:rsidR="004A1940" w:rsidRPr="0C54E50C">
        <w:t>crítico</w:t>
      </w:r>
      <w:r w:rsidR="674CE9FE" w:rsidRPr="674CE9FE">
        <w:t xml:space="preserve"> para el negocio. Por </w:t>
      </w:r>
      <w:r w:rsidR="004A1940" w:rsidRPr="348F52DC">
        <w:t>último</w:t>
      </w:r>
      <w:r w:rsidR="674CE9FE" w:rsidRPr="674CE9FE">
        <w:t xml:space="preserve">, como se </w:t>
      </w:r>
      <w:r w:rsidR="004A1940" w:rsidRPr="348F52DC">
        <w:t>mencionó</w:t>
      </w:r>
      <w:r w:rsidR="674CE9FE" w:rsidRPr="674CE9FE">
        <w:t xml:space="preserve"> en </w:t>
      </w:r>
      <w:hyperlink w:anchor="_Rendimiento" w:history="1">
        <w:r w:rsidR="674CE9FE" w:rsidRPr="009D5645">
          <w:rPr>
            <w:rStyle w:val="Hipervnculo"/>
            <w:b/>
            <w:bCs/>
          </w:rPr>
          <w:t>5.1 Rendimiento</w:t>
        </w:r>
      </w:hyperlink>
      <w:r w:rsidR="5A35A332" w:rsidRPr="5A35A332">
        <w:t xml:space="preserve">, </w:t>
      </w:r>
      <w:r w:rsidR="5428C18A">
        <w:t xml:space="preserve">los tiempos de </w:t>
      </w:r>
      <w:r w:rsidR="230F15FF">
        <w:t>ejecución</w:t>
      </w:r>
      <w:r w:rsidR="3C05458B">
        <w:t xml:space="preserve"> de </w:t>
      </w:r>
      <w:r w:rsidR="004A1940">
        <w:t>los</w:t>
      </w:r>
      <w:r w:rsidR="5428C18A">
        <w:t xml:space="preserve"> </w:t>
      </w:r>
      <w:r w:rsidR="5A35A332" w:rsidRPr="5A35A332">
        <w:t xml:space="preserve">algoritmos es </w:t>
      </w:r>
      <w:r w:rsidR="64219EEC" w:rsidRPr="64219EEC">
        <w:t>variante</w:t>
      </w:r>
      <w:r w:rsidR="37CE9491">
        <w:t xml:space="preserve">. </w:t>
      </w:r>
      <w:r w:rsidR="299C1CF6">
        <w:t xml:space="preserve">Por lo tanto, no se puede asegurar que todas las peticiones de los clientes se ejecuten </w:t>
      </w:r>
      <w:r w:rsidR="433AD58B">
        <w:t>en menos de un tiempo especificado</w:t>
      </w:r>
      <w:r w:rsidR="4B3A5469">
        <w:t>.</w:t>
      </w:r>
    </w:p>
    <w:p w14:paraId="4E1A4B1C" w14:textId="56B91053" w:rsidR="4B3A5469" w:rsidRDefault="38665046" w:rsidP="4B3A5469">
      <w:r>
        <w:t>Finalmente</w:t>
      </w:r>
      <w:r w:rsidR="004A1940">
        <w:t>,</w:t>
      </w:r>
      <w:r>
        <w:t xml:space="preserve"> </w:t>
      </w:r>
      <w:r w:rsidR="1CBCB6F2">
        <w:t>al</w:t>
      </w:r>
      <w:r w:rsidR="6A868E67">
        <w:t xml:space="preserve"> </w:t>
      </w:r>
      <w:r w:rsidR="008129D9">
        <w:t>trabajar sobre</w:t>
      </w:r>
      <w:r w:rsidR="741D7F4F">
        <w:t xml:space="preserve"> lo realizado </w:t>
      </w:r>
      <w:r w:rsidR="45D44A51">
        <w:t xml:space="preserve">en versiones anteriores </w:t>
      </w:r>
      <w:r w:rsidR="4F89B46D">
        <w:t xml:space="preserve">de </w:t>
      </w:r>
      <w:proofErr w:type="spellStart"/>
      <w:r w:rsidR="00296DD8">
        <w:t>c</w:t>
      </w:r>
      <w:r w:rsidR="14CC2F7F">
        <w:t>pPlugins</w:t>
      </w:r>
      <w:proofErr w:type="spellEnd"/>
      <w:r w:rsidR="14CC2F7F">
        <w:t xml:space="preserve"> la </w:t>
      </w:r>
      <w:r w:rsidR="0D04F467">
        <w:t xml:space="preserve">confiabilidad se ha venido </w:t>
      </w:r>
      <w:r w:rsidR="008129D9">
        <w:t xml:space="preserve">mejorando, por </w:t>
      </w:r>
      <w:r w:rsidR="00F97AD4">
        <w:t>ello</w:t>
      </w:r>
      <w:r w:rsidR="4FAFDA36">
        <w:t xml:space="preserve"> </w:t>
      </w:r>
      <w:r w:rsidR="00F97AD4">
        <w:t>la</w:t>
      </w:r>
      <w:r w:rsidR="62BC8A0D">
        <w:t xml:space="preserve"> nueva </w:t>
      </w:r>
      <w:r w:rsidR="208D5907">
        <w:t>versión</w:t>
      </w:r>
      <w:r w:rsidR="52B58D3F">
        <w:t xml:space="preserve"> </w:t>
      </w:r>
      <w:r w:rsidR="00A4318E">
        <w:t>posee una</w:t>
      </w:r>
      <w:r w:rsidR="1C858CFA">
        <w:t xml:space="preserve"> prioridad baja.</w:t>
      </w:r>
    </w:p>
    <w:p w14:paraId="5461F71C" w14:textId="77777777" w:rsidR="00F67CB7" w:rsidRPr="008A5C25" w:rsidRDefault="00F67CB7">
      <w:pPr>
        <w:pStyle w:val="Prrafodelista"/>
        <w:ind w:left="1440"/>
        <w:rPr>
          <w:rFonts w:cstheme="majorHAnsi"/>
          <w:lang w:val="es-CO"/>
        </w:rPr>
      </w:pPr>
    </w:p>
    <w:p w14:paraId="5461F72E" w14:textId="691826EC" w:rsidR="00F67CB7" w:rsidRPr="008A5C25" w:rsidRDefault="003563BF">
      <w:pPr>
        <w:rPr>
          <w:rFonts w:cstheme="majorHAnsi"/>
        </w:rPr>
      </w:pPr>
      <w:r w:rsidRPr="008A5C25">
        <w:rPr>
          <w:rFonts w:cstheme="majorHAnsi"/>
        </w:rPr>
        <w:br w:type="page"/>
      </w:r>
    </w:p>
    <w:p w14:paraId="5461F72F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62" w:name="_Toc9086876"/>
      <w:bookmarkStart w:id="63" w:name="_Toc9170369"/>
      <w:r w:rsidRPr="008A5C25">
        <w:lastRenderedPageBreak/>
        <w:t>Anexos</w:t>
      </w:r>
      <w:bookmarkEnd w:id="62"/>
      <w:bookmarkEnd w:id="63"/>
    </w:p>
    <w:p w14:paraId="1E0B0E98" w14:textId="55ECC586" w:rsidR="000F7A92" w:rsidRDefault="004956C6" w:rsidP="000F7A92">
      <w:pPr>
        <w:pStyle w:val="Ttulo2"/>
        <w:numPr>
          <w:ilvl w:val="1"/>
          <w:numId w:val="2"/>
        </w:numPr>
      </w:pPr>
      <w:bookmarkStart w:id="64" w:name="_Plan_de_administración"/>
      <w:bookmarkStart w:id="65" w:name="_Toc9170370"/>
      <w:bookmarkEnd w:id="64"/>
      <w:r>
        <w:t>Plan de administración de software</w:t>
      </w:r>
      <w:r w:rsidR="00F4179D">
        <w:t xml:space="preserve"> de </w:t>
      </w:r>
      <w:proofErr w:type="spellStart"/>
      <w:r w:rsidR="00F4179D">
        <w:t>cpPlugins</w:t>
      </w:r>
      <w:proofErr w:type="spellEnd"/>
      <w:r w:rsidR="00F4179D">
        <w:t xml:space="preserve"> 3.0</w:t>
      </w:r>
      <w:bookmarkEnd w:id="65"/>
    </w:p>
    <w:p w14:paraId="3BE6D5E7" w14:textId="259ADECE" w:rsidR="00591366" w:rsidRDefault="00591366" w:rsidP="00E929EB">
      <w:r>
        <w:rPr>
          <w:rStyle w:val="normaltextrun"/>
          <w:color w:val="000000"/>
          <w:shd w:val="clear" w:color="auto" w:fill="FFFFFF"/>
          <w:lang w:val="es-ES"/>
        </w:rPr>
        <w:t>Archivo Word que contiene la información correspondiente a</w:t>
      </w:r>
      <w:r w:rsidR="00167B37">
        <w:rPr>
          <w:rStyle w:val="normaltextrun"/>
          <w:color w:val="000000"/>
          <w:shd w:val="clear" w:color="auto" w:fill="FFFFFF"/>
          <w:lang w:val="es-ES"/>
        </w:rPr>
        <w:t xml:space="preserve">l SPMP de </w:t>
      </w:r>
      <w:proofErr w:type="spellStart"/>
      <w:r w:rsidR="00167B37">
        <w:rPr>
          <w:rStyle w:val="normaltextrun"/>
          <w:color w:val="000000"/>
          <w:shd w:val="clear" w:color="auto" w:fill="FFFFFF"/>
          <w:lang w:val="es-ES"/>
        </w:rPr>
        <w:t>cpPlugins</w:t>
      </w:r>
      <w:proofErr w:type="spellEnd"/>
      <w:r w:rsidR="00167B37">
        <w:rPr>
          <w:rStyle w:val="normaltextrun"/>
          <w:color w:val="000000"/>
          <w:shd w:val="clear" w:color="auto" w:fill="FFFFFF"/>
          <w:lang w:val="es-ES"/>
        </w:rPr>
        <w:t xml:space="preserve"> 3.0. </w:t>
      </w:r>
      <w:hyperlink r:id="rId11" w:history="1">
        <w:r w:rsidR="00167B37" w:rsidRPr="00764D64">
          <w:rPr>
            <w:rStyle w:val="Hipervnculo"/>
            <w:shd w:val="clear" w:color="auto" w:fill="FFFFFF"/>
            <w:lang w:val="es-ES"/>
          </w:rPr>
          <w:t>Anexos\1. SPMP_cpPlugins3.0.docx</w:t>
        </w:r>
      </w:hyperlink>
    </w:p>
    <w:p w14:paraId="0646942E" w14:textId="77777777" w:rsidR="00586D99" w:rsidRDefault="000F7A92" w:rsidP="000F7A92">
      <w:pPr>
        <w:pStyle w:val="Ttulo2"/>
        <w:numPr>
          <w:ilvl w:val="1"/>
          <w:numId w:val="2"/>
        </w:numPr>
      </w:pPr>
      <w:bookmarkStart w:id="66" w:name="_Toc9170371"/>
      <w:r>
        <w:t>Requisitos</w:t>
      </w:r>
      <w:r w:rsidR="00A17EEF">
        <w:t xml:space="preserve"> de </w:t>
      </w:r>
      <w:proofErr w:type="spellStart"/>
      <w:r w:rsidR="00A17EEF">
        <w:t>cpPlugins</w:t>
      </w:r>
      <w:proofErr w:type="spellEnd"/>
      <w:r w:rsidR="00A17EEF">
        <w:t xml:space="preserve"> 3.0</w:t>
      </w:r>
      <w:bookmarkEnd w:id="66"/>
    </w:p>
    <w:p w14:paraId="5461F733" w14:textId="444CD601" w:rsidR="00144D6D" w:rsidRPr="00144D6D" w:rsidRDefault="00586D99" w:rsidP="00586D99">
      <w:r>
        <w:rPr>
          <w:rStyle w:val="normaltextrun"/>
          <w:color w:val="000000"/>
          <w:shd w:val="clear" w:color="auto" w:fill="FFFFFF"/>
          <w:lang w:val="es-ES"/>
        </w:rPr>
        <w:t xml:space="preserve">Archivo Excel que </w:t>
      </w:r>
      <w:r w:rsidR="00144733">
        <w:rPr>
          <w:rStyle w:val="normaltextrun"/>
          <w:color w:val="000000"/>
          <w:shd w:val="clear" w:color="auto" w:fill="FFFFFF"/>
          <w:lang w:val="es-ES"/>
        </w:rPr>
        <w:t>lista tanto los requisitos funcionales, como los no funcionales</w:t>
      </w:r>
      <w:r w:rsidR="002D2356">
        <w:rPr>
          <w:rStyle w:val="normaltextrun"/>
          <w:color w:val="000000"/>
          <w:shd w:val="clear" w:color="auto" w:fill="FFFFFF"/>
          <w:lang w:val="es-ES"/>
        </w:rPr>
        <w:t xml:space="preserve"> de </w:t>
      </w:r>
      <w:proofErr w:type="spellStart"/>
      <w:r w:rsidR="002D2356">
        <w:rPr>
          <w:rStyle w:val="normaltextrun"/>
          <w:color w:val="000000"/>
          <w:shd w:val="clear" w:color="auto" w:fill="FFFFFF"/>
          <w:lang w:val="es-ES"/>
        </w:rPr>
        <w:t>cpPlugins</w:t>
      </w:r>
      <w:proofErr w:type="spellEnd"/>
      <w:r>
        <w:rPr>
          <w:rStyle w:val="normaltextrun"/>
          <w:color w:val="000000"/>
          <w:shd w:val="clear" w:color="auto" w:fill="FFFFFF"/>
          <w:lang w:val="es-ES"/>
        </w:rPr>
        <w:t> 3.0.</w:t>
      </w:r>
      <w:r w:rsidR="002D2356">
        <w:rPr>
          <w:rStyle w:val="normaltextrun"/>
          <w:color w:val="000000"/>
          <w:shd w:val="clear" w:color="auto" w:fill="FFFFFF"/>
          <w:lang w:val="es-ES"/>
        </w:rPr>
        <w:t xml:space="preserve"> Además, contiene la priorización de estos. </w:t>
      </w:r>
      <w:hyperlink r:id="rId12" w:history="1">
        <w:r w:rsidR="002D2356" w:rsidRPr="00764D64">
          <w:rPr>
            <w:rStyle w:val="Hipervnculo"/>
            <w:shd w:val="clear" w:color="auto" w:fill="FFFFFF"/>
            <w:lang w:val="es-ES"/>
          </w:rPr>
          <w:t>Anexos\2.Requisitos.xlsx</w:t>
        </w:r>
      </w:hyperlink>
      <w:r w:rsidR="003563BF" w:rsidRPr="008A5C25">
        <w:br w:type="page"/>
      </w:r>
    </w:p>
    <w:p w14:paraId="5461F734" w14:textId="77777777" w:rsidR="00F67CB7" w:rsidRPr="008A5C25" w:rsidRDefault="003563BF" w:rsidP="00AD03E1">
      <w:pPr>
        <w:pStyle w:val="Ttulo1"/>
        <w:numPr>
          <w:ilvl w:val="0"/>
          <w:numId w:val="2"/>
        </w:numPr>
      </w:pPr>
      <w:bookmarkStart w:id="67" w:name="_Toc9086877"/>
      <w:bookmarkStart w:id="68" w:name="_Toc9170372"/>
      <w:r w:rsidRPr="008A5C25">
        <w:lastRenderedPageBreak/>
        <w:t>Referencias</w:t>
      </w:r>
      <w:bookmarkEnd w:id="67"/>
      <w:bookmarkEnd w:id="68"/>
    </w:p>
    <w:p w14:paraId="18A6DEB3" w14:textId="77777777" w:rsidR="00B45DFC" w:rsidRPr="00B45DFC" w:rsidRDefault="007D2428" w:rsidP="00B45DFC">
      <w:pPr>
        <w:pStyle w:val="Bibliografa"/>
        <w:rPr>
          <w:rFonts w:ascii="Times New Roman" w:hAnsi="Times New Roman" w:cs="Times New Roman"/>
        </w:rPr>
      </w:pPr>
      <w:r>
        <w:rPr>
          <w:rFonts w:cstheme="majorHAnsi"/>
        </w:rPr>
        <w:fldChar w:fldCharType="begin"/>
      </w:r>
      <w:r w:rsidRPr="00390217">
        <w:rPr>
          <w:rFonts w:cstheme="majorHAnsi"/>
          <w:lang w:val="es-CO"/>
        </w:rPr>
        <w:instrText xml:space="preserve"> ADDIN ZOTERO_BIBL {"uncited":[],"omitted":[],"custom":[]} CSL_BIBLIOGRAPHY </w:instrText>
      </w:r>
      <w:r>
        <w:rPr>
          <w:rFonts w:cstheme="majorHAnsi"/>
        </w:rPr>
        <w:fldChar w:fldCharType="separate"/>
      </w:r>
      <w:r w:rsidR="00B45DFC" w:rsidRPr="00B45DFC">
        <w:rPr>
          <w:rFonts w:ascii="Times New Roman" w:hAnsi="Times New Roman" w:cs="Times New Roman"/>
        </w:rPr>
        <w:t>[1]</w:t>
      </w:r>
      <w:r w:rsidR="00B45DFC" w:rsidRPr="00B45DFC">
        <w:rPr>
          <w:rFonts w:ascii="Times New Roman" w:hAnsi="Times New Roman" w:cs="Times New Roman"/>
        </w:rPr>
        <w:tab/>
        <w:t>«Significado de DEADLINE en el Diccionario Cambridge inglés». [En línea]. Disponible en: https://dictionary.cambridge.org/es/diccionario/ingles/deadline. [Accedido: 19-may-2019].</w:t>
      </w:r>
    </w:p>
    <w:p w14:paraId="54BA3635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</w:rPr>
      </w:pPr>
      <w:r w:rsidRPr="00B45DFC">
        <w:rPr>
          <w:rFonts w:ascii="Times New Roman" w:hAnsi="Times New Roman" w:cs="Times New Roman"/>
        </w:rPr>
        <w:t>[2]</w:t>
      </w:r>
      <w:r w:rsidRPr="00B45DFC">
        <w:rPr>
          <w:rFonts w:ascii="Times New Roman" w:hAnsi="Times New Roman" w:cs="Times New Roman"/>
        </w:rPr>
        <w:tab/>
        <w:t xml:space="preserve">M. León, </w:t>
      </w:r>
      <w:r w:rsidRPr="00B45DFC">
        <w:rPr>
          <w:rFonts w:ascii="Times New Roman" w:hAnsi="Times New Roman" w:cs="Times New Roman"/>
          <w:i/>
          <w:iCs/>
        </w:rPr>
        <w:t>Diccionario de Informatica, Telecomunicaciones y Ciencias Afines/Dictionary of Computing, Telecommunications, and Related Sciences: Ingles-Espanol/Spanish-English</w:t>
      </w:r>
      <w:r w:rsidRPr="00B45DFC">
        <w:rPr>
          <w:rFonts w:ascii="Times New Roman" w:hAnsi="Times New Roman" w:cs="Times New Roman"/>
        </w:rPr>
        <w:t>. Ediciones Díaz de Santos, 2004.</w:t>
      </w:r>
    </w:p>
    <w:p w14:paraId="06BE61CB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  <w:lang w:val="en-GB"/>
        </w:rPr>
      </w:pPr>
      <w:r w:rsidRPr="00B45DFC">
        <w:rPr>
          <w:rFonts w:ascii="Times New Roman" w:hAnsi="Times New Roman" w:cs="Times New Roman"/>
        </w:rPr>
        <w:t>[3]</w:t>
      </w:r>
      <w:r w:rsidRPr="00B45DFC">
        <w:rPr>
          <w:rFonts w:ascii="Times New Roman" w:hAnsi="Times New Roman" w:cs="Times New Roman"/>
        </w:rPr>
        <w:tab/>
        <w:t xml:space="preserve">«MODELO DE ARQUITECTURA PIPELINE - Electrónica analogica y digital». [En línea]. Disponible en: https://www.electrontools.com/Home/WP/2018/04/18/modelo-de-arquitectura-pipeline/. </w:t>
      </w:r>
      <w:r w:rsidRPr="00B45DFC">
        <w:rPr>
          <w:rFonts w:ascii="Times New Roman" w:hAnsi="Times New Roman" w:cs="Times New Roman"/>
          <w:lang w:val="en-GB"/>
        </w:rPr>
        <w:t>[Accedido: 05-may-2019].</w:t>
      </w:r>
    </w:p>
    <w:p w14:paraId="50BA4BF6" w14:textId="77777777" w:rsidR="00B45DFC" w:rsidRPr="00B45DFC" w:rsidRDefault="00B45DFC" w:rsidP="00B45DFC">
      <w:pPr>
        <w:pStyle w:val="Bibliografa"/>
        <w:rPr>
          <w:rFonts w:ascii="Times New Roman" w:hAnsi="Times New Roman" w:cs="Times New Roman"/>
          <w:lang w:val="en-GB"/>
        </w:rPr>
      </w:pPr>
      <w:r w:rsidRPr="00B45DFC">
        <w:rPr>
          <w:rFonts w:ascii="Times New Roman" w:hAnsi="Times New Roman" w:cs="Times New Roman"/>
          <w:lang w:val="en-GB"/>
        </w:rPr>
        <w:t>[4]</w:t>
      </w:r>
      <w:r w:rsidRPr="00B45DFC">
        <w:rPr>
          <w:rFonts w:ascii="Times New Roman" w:hAnsi="Times New Roman" w:cs="Times New Roman"/>
          <w:lang w:val="en-GB"/>
        </w:rPr>
        <w:tab/>
        <w:t xml:space="preserve">Michael, «How to Easily Prioritize Your Agile Stories», </w:t>
      </w:r>
      <w:r w:rsidRPr="00B45DFC">
        <w:rPr>
          <w:rFonts w:ascii="Times New Roman" w:hAnsi="Times New Roman" w:cs="Times New Roman"/>
          <w:i/>
          <w:iCs/>
          <w:lang w:val="en-GB"/>
        </w:rPr>
        <w:t>Michael Lant</w:t>
      </w:r>
      <w:r w:rsidRPr="00B45DFC">
        <w:rPr>
          <w:rFonts w:ascii="Times New Roman" w:hAnsi="Times New Roman" w:cs="Times New Roman"/>
          <w:lang w:val="en-GB"/>
        </w:rPr>
        <w:t>, 21-may-2010. .</w:t>
      </w:r>
    </w:p>
    <w:p w14:paraId="5461F736" w14:textId="4014485B" w:rsidR="00F67CB7" w:rsidRPr="007D2428" w:rsidRDefault="007D2428">
      <w:pPr>
        <w:rPr>
          <w:rFonts w:cstheme="majorHAnsi"/>
          <w:lang w:val="en-GB"/>
        </w:rPr>
      </w:pPr>
      <w:r>
        <w:rPr>
          <w:rFonts w:cstheme="majorHAnsi"/>
        </w:rPr>
        <w:fldChar w:fldCharType="end"/>
      </w:r>
    </w:p>
    <w:p w14:paraId="5461F737" w14:textId="77777777" w:rsidR="00F67CB7" w:rsidRPr="007D2428" w:rsidRDefault="00F67CB7">
      <w:pPr>
        <w:rPr>
          <w:rFonts w:cstheme="majorHAnsi"/>
          <w:lang w:val="en-GB"/>
        </w:rPr>
      </w:pPr>
    </w:p>
    <w:p w14:paraId="5461F738" w14:textId="77777777" w:rsidR="00F67CB7" w:rsidRPr="007D2428" w:rsidRDefault="00F67CB7">
      <w:pPr>
        <w:rPr>
          <w:rFonts w:cstheme="majorHAnsi"/>
          <w:lang w:val="en-GB"/>
        </w:rPr>
      </w:pPr>
    </w:p>
    <w:p w14:paraId="5461F739" w14:textId="77777777" w:rsidR="00F67CB7" w:rsidRPr="007D2428" w:rsidRDefault="00F67CB7">
      <w:pPr>
        <w:rPr>
          <w:rFonts w:cstheme="majorHAnsi"/>
          <w:lang w:val="en-GB"/>
        </w:rPr>
      </w:pPr>
    </w:p>
    <w:p w14:paraId="5461F73A" w14:textId="77777777" w:rsidR="00F67CB7" w:rsidRPr="007D2428" w:rsidRDefault="00F67CB7">
      <w:pPr>
        <w:rPr>
          <w:rFonts w:cstheme="majorHAnsi"/>
          <w:lang w:val="en-GB"/>
        </w:rPr>
      </w:pPr>
    </w:p>
    <w:p w14:paraId="5461F73B" w14:textId="77777777" w:rsidR="00F67CB7" w:rsidRPr="007D2428" w:rsidRDefault="00F67CB7">
      <w:pPr>
        <w:rPr>
          <w:rFonts w:cstheme="majorHAnsi"/>
          <w:lang w:val="en-GB"/>
        </w:rPr>
      </w:pPr>
    </w:p>
    <w:p w14:paraId="5461F73C" w14:textId="77777777" w:rsidR="00F67CB7" w:rsidRPr="007D2428" w:rsidRDefault="00F67CB7">
      <w:pPr>
        <w:rPr>
          <w:rFonts w:cstheme="majorHAnsi"/>
          <w:lang w:val="en-GB"/>
        </w:rPr>
      </w:pPr>
    </w:p>
    <w:sectPr w:rsidR="00F67CB7" w:rsidRPr="007D2428" w:rsidSect="00C1660A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2240" w:h="15840"/>
      <w:pgMar w:top="1417" w:right="1701" w:bottom="1417" w:left="1701" w:header="0" w:footer="0" w:gutter="0"/>
      <w:pgBorders w:offsetFrom="page">
        <w:top w:val="single" w:sz="12" w:space="24" w:color="052F61" w:themeColor="accent1"/>
        <w:left w:val="single" w:sz="12" w:space="24" w:color="052F61" w:themeColor="accent1"/>
        <w:bottom w:val="single" w:sz="12" w:space="24" w:color="052F61" w:themeColor="accent1"/>
        <w:right w:val="single" w:sz="12" w:space="24" w:color="052F61" w:themeColor="accent1"/>
      </w:pgBorders>
      <w:cols w:space="720"/>
      <w:formProt w:val="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A8FF23F" w14:textId="77777777" w:rsidR="00CB5418" w:rsidRDefault="00CB5418" w:rsidP="00267AC0">
      <w:r>
        <w:separator/>
      </w:r>
    </w:p>
  </w:endnote>
  <w:endnote w:type="continuationSeparator" w:id="0">
    <w:p w14:paraId="5D5A52DB" w14:textId="77777777" w:rsidR="00CB5418" w:rsidRDefault="00CB5418" w:rsidP="00267AC0">
      <w:r>
        <w:continuationSeparator/>
      </w:r>
    </w:p>
  </w:endnote>
  <w:endnote w:type="continuationNotice" w:id="1">
    <w:p w14:paraId="6DEAD4CC" w14:textId="77777777" w:rsidR="00CB5418" w:rsidRDefault="00CB541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Liberation Sans">
    <w:altName w:val="Arial"/>
    <w:panose1 w:val="020B0604020202020204"/>
    <w:charset w:val="01"/>
    <w:family w:val="roman"/>
    <w:pitch w:val="variable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60EA5FE" w14:textId="77777777" w:rsidR="007449E1" w:rsidRDefault="007449E1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D636A0" w14:textId="77777777" w:rsidR="007449E1" w:rsidRDefault="007449E1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A9D54FC" w14:textId="77777777" w:rsidR="007449E1" w:rsidRDefault="007449E1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4168535" w14:textId="77777777" w:rsidR="00CB5418" w:rsidRDefault="00CB5418" w:rsidP="00267AC0">
      <w:r>
        <w:separator/>
      </w:r>
    </w:p>
  </w:footnote>
  <w:footnote w:type="continuationSeparator" w:id="0">
    <w:p w14:paraId="04B750D3" w14:textId="77777777" w:rsidR="00CB5418" w:rsidRDefault="00CB5418" w:rsidP="00267AC0">
      <w:r>
        <w:continuationSeparator/>
      </w:r>
    </w:p>
  </w:footnote>
  <w:footnote w:type="continuationNotice" w:id="1">
    <w:p w14:paraId="45E599B9" w14:textId="77777777" w:rsidR="00CB5418" w:rsidRDefault="00CB5418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AEB6E6" w14:textId="5D313F67" w:rsidR="007449E1" w:rsidRDefault="00CB5418">
    <w:pPr>
      <w:pStyle w:val="Encabezado"/>
    </w:pPr>
    <w:r>
      <w:rPr>
        <w:noProof/>
      </w:rPr>
      <w:pict w14:anchorId="644C4649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4" o:spid="_x0000_s2051" type="#_x0000_t136" alt="" style="position:absolute;left:0;text-align:left;margin-left:0;margin-top:0;width:440.25pt;height:91.5pt;z-index:-251658239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B73B01" w14:textId="4377566A" w:rsidR="007449E1" w:rsidRDefault="00CB5418">
    <w:pPr>
      <w:pStyle w:val="Encabezado"/>
    </w:pPr>
    <w:r>
      <w:rPr>
        <w:noProof/>
      </w:rPr>
      <w:pict w14:anchorId="43021F4B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5" o:spid="_x0000_s2050" type="#_x0000_t136" alt="" style="position:absolute;left:0;text-align:left;margin-left:0;margin-top:0;width:440.25pt;height:91.5pt;z-index:-251658238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476F3A" w14:textId="6BA60297" w:rsidR="007449E1" w:rsidRDefault="00CB5418">
    <w:pPr>
      <w:pStyle w:val="Encabezado"/>
    </w:pPr>
    <w:r>
      <w:rPr>
        <w:noProof/>
      </w:rPr>
      <w:pict w14:anchorId="6B0CF87F">
        <v:shapetype id="_x0000_t136" coordsize="21600,21600" o:spt="136" adj="10800" path="m@7,l@8,m@5,21600l@6,21600e">
          <v:formulas>
            <v:f eqn="sum #0 0 10800"/>
            <v:f eqn="prod #0 2 1"/>
            <v:f eqn="sum 21600 0 @1"/>
            <v:f eqn="sum 0 0 @2"/>
            <v:f eqn="sum 21600 0 @3"/>
            <v:f eqn="if @0 @3 0"/>
            <v:f eqn="if @0 21600 @1"/>
            <v:f eqn="if @0 0 @2"/>
            <v:f eqn="if @0 @4 21600"/>
            <v:f eqn="mid @5 @6"/>
            <v:f eqn="mid @8 @5"/>
            <v:f eqn="mid @7 @8"/>
            <v:f eqn="mid @6 @7"/>
            <v:f eqn="sum @6 0 @5"/>
          </v:formulas>
          <v:path textpathok="t" o:connecttype="custom" o:connectlocs="@9,0;@10,10800;@11,21600;@12,10800" o:connectangles="270,180,90,0"/>
          <v:textpath on="t" fitshape="t"/>
          <v:handles>
            <v:h position="#0,bottomRight" xrange="6629,14971"/>
          </v:handles>
          <o:lock v:ext="edit" text="t" shapetype="t"/>
        </v:shapetype>
        <v:shape id="PowerPlusWaterMarkObject1242593" o:spid="_x0000_s2049" type="#_x0000_t136" alt="" style="position:absolute;left:0;text-align:left;margin-left:0;margin-top:0;width:440.25pt;height:91.5pt;z-index:-251658240;mso-wrap-edited:f;mso-width-percent:0;mso-height-percent:0;mso-position-horizontal:center;mso-position-horizontal-relative:margin;mso-position-vertical:center;mso-position-vertical-relative:margin;mso-width-percent:0;mso-height-percent:0" o:allowincell="f" fillcolor="#052f61 [3204]" stroked="f">
          <v:fill opacity=".5"/>
          <v:textpath style="font-family:&quot;Times New Roman&quot;;font-size:80pt" string="cpPlugins 3.0"/>
          <w10:wrap anchorx="margin" anchory="margin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0B5DCD"/>
    <w:multiLevelType w:val="multilevel"/>
    <w:tmpl w:val="7DFE067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2B87C96"/>
    <w:multiLevelType w:val="multilevel"/>
    <w:tmpl w:val="AC0E23B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030C0771"/>
    <w:multiLevelType w:val="hybridMultilevel"/>
    <w:tmpl w:val="74125F1A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4009E"/>
    <w:multiLevelType w:val="multilevel"/>
    <w:tmpl w:val="B19EAADE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17D17338"/>
    <w:multiLevelType w:val="hybridMultilevel"/>
    <w:tmpl w:val="032C22F6"/>
    <w:lvl w:ilvl="0" w:tplc="162E4214">
      <w:numFmt w:val="bullet"/>
      <w:lvlText w:val="•"/>
      <w:lvlJc w:val="left"/>
      <w:pPr>
        <w:ind w:left="142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 w15:restartNumberingAfterBreak="0">
    <w:nsid w:val="1BD746B5"/>
    <w:multiLevelType w:val="hybridMultilevel"/>
    <w:tmpl w:val="8F681BAC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4A130A"/>
    <w:multiLevelType w:val="hybridMultilevel"/>
    <w:tmpl w:val="53D0CF9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8112A5"/>
    <w:multiLevelType w:val="multilevel"/>
    <w:tmpl w:val="E4D8B612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8" w15:restartNumberingAfterBreak="0">
    <w:nsid w:val="26967A1B"/>
    <w:multiLevelType w:val="hybridMultilevel"/>
    <w:tmpl w:val="85A23C26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9350A08"/>
    <w:multiLevelType w:val="hybridMultilevel"/>
    <w:tmpl w:val="14C8B5BE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4CB1843"/>
    <w:multiLevelType w:val="hybridMultilevel"/>
    <w:tmpl w:val="DCD202EC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C76EF0"/>
    <w:multiLevelType w:val="multilevel"/>
    <w:tmpl w:val="9662B65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  <w:color w:val="44546A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0FB0E79"/>
    <w:multiLevelType w:val="multilevel"/>
    <w:tmpl w:val="BA6A227C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3" w15:restartNumberingAfterBreak="0">
    <w:nsid w:val="4D336A5C"/>
    <w:multiLevelType w:val="multilevel"/>
    <w:tmpl w:val="3BAC9E6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512F3D76"/>
    <w:multiLevelType w:val="hybridMultilevel"/>
    <w:tmpl w:val="1D7C692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68B5E2D"/>
    <w:multiLevelType w:val="hybridMultilevel"/>
    <w:tmpl w:val="720A57B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80D4095"/>
    <w:multiLevelType w:val="multilevel"/>
    <w:tmpl w:val="C00650F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cs="Wingdings" w:hint="default"/>
      </w:rPr>
    </w:lvl>
  </w:abstractNum>
  <w:abstractNum w:abstractNumId="17" w15:restartNumberingAfterBreak="0">
    <w:nsid w:val="5C40599D"/>
    <w:multiLevelType w:val="hybridMultilevel"/>
    <w:tmpl w:val="602E370E"/>
    <w:lvl w:ilvl="0" w:tplc="240A0001">
      <w:start w:val="1"/>
      <w:numFmt w:val="bullet"/>
      <w:lvlText w:val=""/>
      <w:lvlJc w:val="left"/>
      <w:pPr>
        <w:ind w:left="792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512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232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952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72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92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112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832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552" w:hanging="360"/>
      </w:pPr>
      <w:rPr>
        <w:rFonts w:ascii="Wingdings" w:hAnsi="Wingdings" w:hint="default"/>
      </w:rPr>
    </w:lvl>
  </w:abstractNum>
  <w:abstractNum w:abstractNumId="18" w15:restartNumberingAfterBreak="0">
    <w:nsid w:val="5F9D621A"/>
    <w:multiLevelType w:val="hybridMultilevel"/>
    <w:tmpl w:val="983A724E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0CF2F4D"/>
    <w:multiLevelType w:val="hybridMultilevel"/>
    <w:tmpl w:val="990E4060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FD4A66"/>
    <w:multiLevelType w:val="hybridMultilevel"/>
    <w:tmpl w:val="EEC237A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5049FC"/>
    <w:multiLevelType w:val="hybridMultilevel"/>
    <w:tmpl w:val="FE38722C"/>
    <w:lvl w:ilvl="0" w:tplc="240A000F">
      <w:start w:val="1"/>
      <w:numFmt w:val="decimal"/>
      <w:lvlText w:val="%1."/>
      <w:lvlJc w:val="left"/>
      <w:pPr>
        <w:ind w:left="360" w:hanging="360"/>
      </w:p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64822345"/>
    <w:multiLevelType w:val="hybridMultilevel"/>
    <w:tmpl w:val="9EAA4590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8012200"/>
    <w:multiLevelType w:val="multilevel"/>
    <w:tmpl w:val="7DFE067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 w15:restartNumberingAfterBreak="0">
    <w:nsid w:val="7AE9122F"/>
    <w:multiLevelType w:val="hybridMultilevel"/>
    <w:tmpl w:val="87F08FEE"/>
    <w:lvl w:ilvl="0" w:tplc="240A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 w15:restartNumberingAfterBreak="0">
    <w:nsid w:val="7BD90AEE"/>
    <w:multiLevelType w:val="hybridMultilevel"/>
    <w:tmpl w:val="58787E88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D004062"/>
    <w:multiLevelType w:val="hybridMultilevel"/>
    <w:tmpl w:val="763A2016"/>
    <w:lvl w:ilvl="0" w:tplc="162E4214">
      <w:numFmt w:val="bullet"/>
      <w:lvlText w:val="•"/>
      <w:lvlJc w:val="left"/>
      <w:pPr>
        <w:ind w:left="1065" w:hanging="705"/>
      </w:pPr>
      <w:rPr>
        <w:rFonts w:ascii="Times New Roman" w:eastAsia="Calibri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0"/>
  </w:num>
  <w:num w:numId="3">
    <w:abstractNumId w:val="16"/>
  </w:num>
  <w:num w:numId="4">
    <w:abstractNumId w:val="1"/>
  </w:num>
  <w:num w:numId="5">
    <w:abstractNumId w:val="12"/>
  </w:num>
  <w:num w:numId="6">
    <w:abstractNumId w:val="7"/>
  </w:num>
  <w:num w:numId="7">
    <w:abstractNumId w:val="11"/>
  </w:num>
  <w:num w:numId="8">
    <w:abstractNumId w:val="3"/>
  </w:num>
  <w:num w:numId="9">
    <w:abstractNumId w:val="21"/>
  </w:num>
  <w:num w:numId="10">
    <w:abstractNumId w:val="9"/>
  </w:num>
  <w:num w:numId="11">
    <w:abstractNumId w:val="24"/>
  </w:num>
  <w:num w:numId="12">
    <w:abstractNumId w:val="17"/>
  </w:num>
  <w:num w:numId="13">
    <w:abstractNumId w:val="6"/>
  </w:num>
  <w:num w:numId="14">
    <w:abstractNumId w:val="15"/>
  </w:num>
  <w:num w:numId="15">
    <w:abstractNumId w:val="10"/>
  </w:num>
  <w:num w:numId="16">
    <w:abstractNumId w:val="14"/>
  </w:num>
  <w:num w:numId="17">
    <w:abstractNumId w:val="20"/>
  </w:num>
  <w:num w:numId="18">
    <w:abstractNumId w:val="25"/>
  </w:num>
  <w:num w:numId="19">
    <w:abstractNumId w:val="8"/>
  </w:num>
  <w:num w:numId="20">
    <w:abstractNumId w:val="4"/>
  </w:num>
  <w:num w:numId="21">
    <w:abstractNumId w:val="2"/>
  </w:num>
  <w:num w:numId="22">
    <w:abstractNumId w:val="23"/>
  </w:num>
  <w:num w:numId="23">
    <w:abstractNumId w:val="18"/>
  </w:num>
  <w:num w:numId="24">
    <w:abstractNumId w:val="5"/>
  </w:num>
  <w:num w:numId="25">
    <w:abstractNumId w:val="19"/>
  </w:num>
  <w:num w:numId="26">
    <w:abstractNumId w:val="26"/>
  </w:num>
  <w:num w:numId="27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displayBackgroundShape/>
  <w:activeWritingStyle w:appName="MSWord" w:lang="es-ES_tradnl" w:vendorID="64" w:dllVersion="6" w:nlCheck="1" w:checkStyle="0"/>
  <w:activeWritingStyle w:appName="MSWord" w:lang="es-CO" w:vendorID="64" w:dllVersion="6" w:nlCheck="1" w:checkStyle="0"/>
  <w:activeWritingStyle w:appName="MSWord" w:lang="en-US" w:vendorID="64" w:dllVersion="6" w:nlCheck="1" w:checkStyle="1"/>
  <w:activeWritingStyle w:appName="MSWord" w:lang="es-ES" w:vendorID="64" w:dllVersion="6" w:nlCheck="1" w:checkStyle="0"/>
  <w:activeWritingStyle w:appName="MSWord" w:lang="es-CO" w:vendorID="64" w:dllVersion="4096" w:nlCheck="1" w:checkStyle="0"/>
  <w:activeWritingStyle w:appName="MSWord" w:lang="en-US" w:vendorID="64" w:dllVersion="4096" w:nlCheck="1" w:checkStyle="0"/>
  <w:activeWritingStyle w:appName="MSWord" w:lang="es-ES_tradnl" w:vendorID="64" w:dllVersion="4096" w:nlCheck="1" w:checkStyle="0"/>
  <w:activeWritingStyle w:appName="MSWord" w:lang="es-ES" w:vendorID="64" w:dllVersion="4096" w:nlCheck="1" w:checkStyle="0"/>
  <w:activeWritingStyle w:appName="MSWord" w:lang="en-GB" w:vendorID="64" w:dllVersion="4096" w:nlCheck="1" w:checkStyle="0"/>
  <w:activeWritingStyle w:appName="MSWord" w:lang="es-ES_tradnl" w:vendorID="64" w:dllVersion="0" w:nlCheck="1" w:checkStyle="0"/>
  <w:activeWritingStyle w:appName="MSWord" w:lang="es-CO" w:vendorID="64" w:dllVersion="0" w:nlCheck="1" w:checkStyle="0"/>
  <w:activeWritingStyle w:appName="MSWord" w:lang="es-ES" w:vendorID="64" w:dllVersion="0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708"/>
  <w:hyphenationZone w:val="425"/>
  <w:characterSpacingControl w:val="doNotCompress"/>
  <w:hdrShapeDefaults>
    <o:shapedefaults v:ext="edit" spidmax="2052"/>
    <o:shapelayout v:ext="edit">
      <o:idmap v:ext="edit" data="2"/>
    </o:shapelayout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F67CB7"/>
    <w:rsid w:val="00004711"/>
    <w:rsid w:val="0000497E"/>
    <w:rsid w:val="00005403"/>
    <w:rsid w:val="00006A1F"/>
    <w:rsid w:val="00010119"/>
    <w:rsid w:val="000117A9"/>
    <w:rsid w:val="0001325D"/>
    <w:rsid w:val="00013F8E"/>
    <w:rsid w:val="00016BD3"/>
    <w:rsid w:val="00020074"/>
    <w:rsid w:val="00020692"/>
    <w:rsid w:val="00020BDD"/>
    <w:rsid w:val="00020D27"/>
    <w:rsid w:val="000211EA"/>
    <w:rsid w:val="00022472"/>
    <w:rsid w:val="00022620"/>
    <w:rsid w:val="00031389"/>
    <w:rsid w:val="00032982"/>
    <w:rsid w:val="000351FB"/>
    <w:rsid w:val="00035CAC"/>
    <w:rsid w:val="000365A4"/>
    <w:rsid w:val="00036F0B"/>
    <w:rsid w:val="00041D84"/>
    <w:rsid w:val="000425FF"/>
    <w:rsid w:val="00042E10"/>
    <w:rsid w:val="0004324B"/>
    <w:rsid w:val="000432E4"/>
    <w:rsid w:val="000448E4"/>
    <w:rsid w:val="00044C05"/>
    <w:rsid w:val="00045D00"/>
    <w:rsid w:val="00047401"/>
    <w:rsid w:val="00047EE0"/>
    <w:rsid w:val="0005078E"/>
    <w:rsid w:val="00050A43"/>
    <w:rsid w:val="0005213B"/>
    <w:rsid w:val="00052839"/>
    <w:rsid w:val="00056CBA"/>
    <w:rsid w:val="00056FBB"/>
    <w:rsid w:val="00057E15"/>
    <w:rsid w:val="000602B2"/>
    <w:rsid w:val="00060A8E"/>
    <w:rsid w:val="00060C0E"/>
    <w:rsid w:val="000610A7"/>
    <w:rsid w:val="00061EBE"/>
    <w:rsid w:val="00061FA3"/>
    <w:rsid w:val="00062561"/>
    <w:rsid w:val="00062DDC"/>
    <w:rsid w:val="000634F2"/>
    <w:rsid w:val="00064D28"/>
    <w:rsid w:val="00065000"/>
    <w:rsid w:val="000656C7"/>
    <w:rsid w:val="00065F54"/>
    <w:rsid w:val="00067275"/>
    <w:rsid w:val="00071024"/>
    <w:rsid w:val="0007158E"/>
    <w:rsid w:val="00071DCD"/>
    <w:rsid w:val="000729C9"/>
    <w:rsid w:val="00072B42"/>
    <w:rsid w:val="00073690"/>
    <w:rsid w:val="00073C27"/>
    <w:rsid w:val="000742DC"/>
    <w:rsid w:val="0007563F"/>
    <w:rsid w:val="0007589D"/>
    <w:rsid w:val="00077132"/>
    <w:rsid w:val="000811B8"/>
    <w:rsid w:val="00081E7D"/>
    <w:rsid w:val="00082E68"/>
    <w:rsid w:val="000833F1"/>
    <w:rsid w:val="0008341A"/>
    <w:rsid w:val="000842A1"/>
    <w:rsid w:val="000845D2"/>
    <w:rsid w:val="0008515C"/>
    <w:rsid w:val="000864CD"/>
    <w:rsid w:val="00087214"/>
    <w:rsid w:val="000876E9"/>
    <w:rsid w:val="00087D11"/>
    <w:rsid w:val="00090CFE"/>
    <w:rsid w:val="000911FF"/>
    <w:rsid w:val="00091259"/>
    <w:rsid w:val="00091558"/>
    <w:rsid w:val="000941DD"/>
    <w:rsid w:val="00094A93"/>
    <w:rsid w:val="00094C07"/>
    <w:rsid w:val="00095386"/>
    <w:rsid w:val="000A060B"/>
    <w:rsid w:val="000A1C74"/>
    <w:rsid w:val="000A2D7A"/>
    <w:rsid w:val="000A516A"/>
    <w:rsid w:val="000A52E3"/>
    <w:rsid w:val="000A5836"/>
    <w:rsid w:val="000A68CF"/>
    <w:rsid w:val="000A6B09"/>
    <w:rsid w:val="000A6E2F"/>
    <w:rsid w:val="000A7CD4"/>
    <w:rsid w:val="000B007B"/>
    <w:rsid w:val="000B0833"/>
    <w:rsid w:val="000B101F"/>
    <w:rsid w:val="000B2464"/>
    <w:rsid w:val="000B395D"/>
    <w:rsid w:val="000B51F9"/>
    <w:rsid w:val="000B59CD"/>
    <w:rsid w:val="000B5AF4"/>
    <w:rsid w:val="000B6DFC"/>
    <w:rsid w:val="000B778F"/>
    <w:rsid w:val="000C0D17"/>
    <w:rsid w:val="000C1A0D"/>
    <w:rsid w:val="000C39A8"/>
    <w:rsid w:val="000C426C"/>
    <w:rsid w:val="000C4E89"/>
    <w:rsid w:val="000C4F44"/>
    <w:rsid w:val="000C5584"/>
    <w:rsid w:val="000C5761"/>
    <w:rsid w:val="000C7196"/>
    <w:rsid w:val="000C7234"/>
    <w:rsid w:val="000C7463"/>
    <w:rsid w:val="000C7800"/>
    <w:rsid w:val="000D3F89"/>
    <w:rsid w:val="000D4435"/>
    <w:rsid w:val="000D475B"/>
    <w:rsid w:val="000D4C63"/>
    <w:rsid w:val="000D4D63"/>
    <w:rsid w:val="000D5190"/>
    <w:rsid w:val="000D56EE"/>
    <w:rsid w:val="000D5DD5"/>
    <w:rsid w:val="000D677C"/>
    <w:rsid w:val="000D68B6"/>
    <w:rsid w:val="000D70DE"/>
    <w:rsid w:val="000E0B50"/>
    <w:rsid w:val="000E0B90"/>
    <w:rsid w:val="000E13EF"/>
    <w:rsid w:val="000E1994"/>
    <w:rsid w:val="000E20FC"/>
    <w:rsid w:val="000E2831"/>
    <w:rsid w:val="000E3466"/>
    <w:rsid w:val="000E36E2"/>
    <w:rsid w:val="000E3F1C"/>
    <w:rsid w:val="000E5347"/>
    <w:rsid w:val="000E53EF"/>
    <w:rsid w:val="000E5617"/>
    <w:rsid w:val="000E6CAB"/>
    <w:rsid w:val="000E7B8E"/>
    <w:rsid w:val="000F0115"/>
    <w:rsid w:val="000F1770"/>
    <w:rsid w:val="000F337F"/>
    <w:rsid w:val="000F7A92"/>
    <w:rsid w:val="00102EE8"/>
    <w:rsid w:val="001042C3"/>
    <w:rsid w:val="00104FCB"/>
    <w:rsid w:val="0010501B"/>
    <w:rsid w:val="00105D6D"/>
    <w:rsid w:val="00107452"/>
    <w:rsid w:val="001127C9"/>
    <w:rsid w:val="00113FB1"/>
    <w:rsid w:val="00114AAF"/>
    <w:rsid w:val="0011611A"/>
    <w:rsid w:val="001161CC"/>
    <w:rsid w:val="001172DD"/>
    <w:rsid w:val="00120B62"/>
    <w:rsid w:val="00121531"/>
    <w:rsid w:val="00121C94"/>
    <w:rsid w:val="00123B3C"/>
    <w:rsid w:val="001241FB"/>
    <w:rsid w:val="00124BAF"/>
    <w:rsid w:val="0012637E"/>
    <w:rsid w:val="00126D57"/>
    <w:rsid w:val="00130F75"/>
    <w:rsid w:val="00131893"/>
    <w:rsid w:val="00131FA2"/>
    <w:rsid w:val="00132F9A"/>
    <w:rsid w:val="00132FA5"/>
    <w:rsid w:val="00133E85"/>
    <w:rsid w:val="0013599B"/>
    <w:rsid w:val="00135DDB"/>
    <w:rsid w:val="00137367"/>
    <w:rsid w:val="00140C2E"/>
    <w:rsid w:val="00142B06"/>
    <w:rsid w:val="00143137"/>
    <w:rsid w:val="001431AA"/>
    <w:rsid w:val="00144094"/>
    <w:rsid w:val="00144733"/>
    <w:rsid w:val="00144D6D"/>
    <w:rsid w:val="00144DA8"/>
    <w:rsid w:val="001469EE"/>
    <w:rsid w:val="00147110"/>
    <w:rsid w:val="00153014"/>
    <w:rsid w:val="0015400F"/>
    <w:rsid w:val="001548F1"/>
    <w:rsid w:val="001555BE"/>
    <w:rsid w:val="00155DB5"/>
    <w:rsid w:val="00156C6B"/>
    <w:rsid w:val="0016082C"/>
    <w:rsid w:val="00160F25"/>
    <w:rsid w:val="00163C34"/>
    <w:rsid w:val="00164623"/>
    <w:rsid w:val="001654AF"/>
    <w:rsid w:val="00167B37"/>
    <w:rsid w:val="001713CC"/>
    <w:rsid w:val="00173D80"/>
    <w:rsid w:val="001740EE"/>
    <w:rsid w:val="00174586"/>
    <w:rsid w:val="00174753"/>
    <w:rsid w:val="001747A1"/>
    <w:rsid w:val="001753C9"/>
    <w:rsid w:val="001771DD"/>
    <w:rsid w:val="001776CA"/>
    <w:rsid w:val="0017796B"/>
    <w:rsid w:val="00177A85"/>
    <w:rsid w:val="00180BD6"/>
    <w:rsid w:val="00180E8C"/>
    <w:rsid w:val="00181D67"/>
    <w:rsid w:val="00182030"/>
    <w:rsid w:val="00182BCC"/>
    <w:rsid w:val="00182EB1"/>
    <w:rsid w:val="00184476"/>
    <w:rsid w:val="001847C0"/>
    <w:rsid w:val="00184E82"/>
    <w:rsid w:val="0018508A"/>
    <w:rsid w:val="00185BE2"/>
    <w:rsid w:val="00186DE6"/>
    <w:rsid w:val="0018748C"/>
    <w:rsid w:val="00190984"/>
    <w:rsid w:val="00191537"/>
    <w:rsid w:val="001920D3"/>
    <w:rsid w:val="00192294"/>
    <w:rsid w:val="001933E8"/>
    <w:rsid w:val="001936BC"/>
    <w:rsid w:val="00193F2B"/>
    <w:rsid w:val="001971DB"/>
    <w:rsid w:val="001972B6"/>
    <w:rsid w:val="001973C2"/>
    <w:rsid w:val="00197E83"/>
    <w:rsid w:val="001A148C"/>
    <w:rsid w:val="001A1984"/>
    <w:rsid w:val="001A2603"/>
    <w:rsid w:val="001A28AC"/>
    <w:rsid w:val="001A424E"/>
    <w:rsid w:val="001A48E4"/>
    <w:rsid w:val="001A4C87"/>
    <w:rsid w:val="001A4D3C"/>
    <w:rsid w:val="001A51D8"/>
    <w:rsid w:val="001A5364"/>
    <w:rsid w:val="001A6682"/>
    <w:rsid w:val="001A685C"/>
    <w:rsid w:val="001A72A1"/>
    <w:rsid w:val="001A73BB"/>
    <w:rsid w:val="001A7F01"/>
    <w:rsid w:val="001B06B5"/>
    <w:rsid w:val="001B11E7"/>
    <w:rsid w:val="001B1353"/>
    <w:rsid w:val="001B1712"/>
    <w:rsid w:val="001B2F6A"/>
    <w:rsid w:val="001B3634"/>
    <w:rsid w:val="001B46EE"/>
    <w:rsid w:val="001B501E"/>
    <w:rsid w:val="001B5701"/>
    <w:rsid w:val="001B5D8C"/>
    <w:rsid w:val="001B65B9"/>
    <w:rsid w:val="001B6779"/>
    <w:rsid w:val="001B70E7"/>
    <w:rsid w:val="001C03D7"/>
    <w:rsid w:val="001C094A"/>
    <w:rsid w:val="001C4FFA"/>
    <w:rsid w:val="001C6347"/>
    <w:rsid w:val="001C6825"/>
    <w:rsid w:val="001D1C50"/>
    <w:rsid w:val="001D1F05"/>
    <w:rsid w:val="001D30A5"/>
    <w:rsid w:val="001D36DB"/>
    <w:rsid w:val="001D38CC"/>
    <w:rsid w:val="001D3AC4"/>
    <w:rsid w:val="001D3E5B"/>
    <w:rsid w:val="001D3F69"/>
    <w:rsid w:val="001D456D"/>
    <w:rsid w:val="001D46E6"/>
    <w:rsid w:val="001D5EBE"/>
    <w:rsid w:val="001E0D01"/>
    <w:rsid w:val="001E1571"/>
    <w:rsid w:val="001E2625"/>
    <w:rsid w:val="001E3225"/>
    <w:rsid w:val="001E3637"/>
    <w:rsid w:val="001E4E28"/>
    <w:rsid w:val="001E6BA7"/>
    <w:rsid w:val="001E719A"/>
    <w:rsid w:val="001E7460"/>
    <w:rsid w:val="001E7A62"/>
    <w:rsid w:val="001E7DE4"/>
    <w:rsid w:val="001F007B"/>
    <w:rsid w:val="001F08DF"/>
    <w:rsid w:val="001F2072"/>
    <w:rsid w:val="001F3CC9"/>
    <w:rsid w:val="001F4072"/>
    <w:rsid w:val="001F7DB0"/>
    <w:rsid w:val="001F7EE1"/>
    <w:rsid w:val="002037CF"/>
    <w:rsid w:val="0020510D"/>
    <w:rsid w:val="002059C1"/>
    <w:rsid w:val="00206A9E"/>
    <w:rsid w:val="002073E0"/>
    <w:rsid w:val="00207695"/>
    <w:rsid w:val="0021024B"/>
    <w:rsid w:val="00210EE3"/>
    <w:rsid w:val="002116F4"/>
    <w:rsid w:val="00211EAA"/>
    <w:rsid w:val="00212950"/>
    <w:rsid w:val="00213E13"/>
    <w:rsid w:val="0021439C"/>
    <w:rsid w:val="00215655"/>
    <w:rsid w:val="00215945"/>
    <w:rsid w:val="00215B9A"/>
    <w:rsid w:val="00215EAE"/>
    <w:rsid w:val="00216514"/>
    <w:rsid w:val="00220C78"/>
    <w:rsid w:val="002210C0"/>
    <w:rsid w:val="002217EB"/>
    <w:rsid w:val="002235EA"/>
    <w:rsid w:val="00223AFC"/>
    <w:rsid w:val="00225927"/>
    <w:rsid w:val="002262B0"/>
    <w:rsid w:val="00226824"/>
    <w:rsid w:val="0023046A"/>
    <w:rsid w:val="00231535"/>
    <w:rsid w:val="00233407"/>
    <w:rsid w:val="002345E2"/>
    <w:rsid w:val="00235244"/>
    <w:rsid w:val="002353B0"/>
    <w:rsid w:val="00235D52"/>
    <w:rsid w:val="00236D84"/>
    <w:rsid w:val="00237CAA"/>
    <w:rsid w:val="00240AF4"/>
    <w:rsid w:val="00241A72"/>
    <w:rsid w:val="00241AFA"/>
    <w:rsid w:val="00241C7C"/>
    <w:rsid w:val="00242409"/>
    <w:rsid w:val="00242FE7"/>
    <w:rsid w:val="0024337A"/>
    <w:rsid w:val="0024375D"/>
    <w:rsid w:val="002457DA"/>
    <w:rsid w:val="0024606A"/>
    <w:rsid w:val="00246F12"/>
    <w:rsid w:val="00250CE3"/>
    <w:rsid w:val="00252AC5"/>
    <w:rsid w:val="002534FD"/>
    <w:rsid w:val="0025426A"/>
    <w:rsid w:val="00260D6D"/>
    <w:rsid w:val="002623B2"/>
    <w:rsid w:val="00262A71"/>
    <w:rsid w:val="00263D5C"/>
    <w:rsid w:val="002644CD"/>
    <w:rsid w:val="00265F8E"/>
    <w:rsid w:val="00267AC0"/>
    <w:rsid w:val="002700E1"/>
    <w:rsid w:val="00271162"/>
    <w:rsid w:val="002713BE"/>
    <w:rsid w:val="00271EC6"/>
    <w:rsid w:val="002729A3"/>
    <w:rsid w:val="00272D03"/>
    <w:rsid w:val="00273BCC"/>
    <w:rsid w:val="002743D0"/>
    <w:rsid w:val="002744DA"/>
    <w:rsid w:val="00274556"/>
    <w:rsid w:val="002757B2"/>
    <w:rsid w:val="002758BF"/>
    <w:rsid w:val="00275D79"/>
    <w:rsid w:val="002816AC"/>
    <w:rsid w:val="00281A02"/>
    <w:rsid w:val="00286185"/>
    <w:rsid w:val="0028675A"/>
    <w:rsid w:val="00286DA8"/>
    <w:rsid w:val="00290EC6"/>
    <w:rsid w:val="0029417B"/>
    <w:rsid w:val="002949FD"/>
    <w:rsid w:val="00294CF6"/>
    <w:rsid w:val="0029582D"/>
    <w:rsid w:val="00296DD8"/>
    <w:rsid w:val="002971EF"/>
    <w:rsid w:val="002A082A"/>
    <w:rsid w:val="002A112D"/>
    <w:rsid w:val="002A1ABC"/>
    <w:rsid w:val="002A1B61"/>
    <w:rsid w:val="002A1F97"/>
    <w:rsid w:val="002A2E2C"/>
    <w:rsid w:val="002A2F0B"/>
    <w:rsid w:val="002A36D4"/>
    <w:rsid w:val="002A497E"/>
    <w:rsid w:val="002A5B2A"/>
    <w:rsid w:val="002A6378"/>
    <w:rsid w:val="002A690E"/>
    <w:rsid w:val="002A6C3E"/>
    <w:rsid w:val="002A7520"/>
    <w:rsid w:val="002A7E19"/>
    <w:rsid w:val="002B1AC5"/>
    <w:rsid w:val="002B312F"/>
    <w:rsid w:val="002B4DAB"/>
    <w:rsid w:val="002B4E64"/>
    <w:rsid w:val="002B5DD6"/>
    <w:rsid w:val="002C2551"/>
    <w:rsid w:val="002C2CC6"/>
    <w:rsid w:val="002C4445"/>
    <w:rsid w:val="002C4F4C"/>
    <w:rsid w:val="002C6A10"/>
    <w:rsid w:val="002D1B5D"/>
    <w:rsid w:val="002D2356"/>
    <w:rsid w:val="002D605A"/>
    <w:rsid w:val="002D6E89"/>
    <w:rsid w:val="002D73C6"/>
    <w:rsid w:val="002D7E0F"/>
    <w:rsid w:val="002E05DA"/>
    <w:rsid w:val="002E155C"/>
    <w:rsid w:val="002E2087"/>
    <w:rsid w:val="002E26D3"/>
    <w:rsid w:val="002E3D9F"/>
    <w:rsid w:val="002E41E7"/>
    <w:rsid w:val="002E44E0"/>
    <w:rsid w:val="002E4BD6"/>
    <w:rsid w:val="002E6336"/>
    <w:rsid w:val="002E6E45"/>
    <w:rsid w:val="002F0FEF"/>
    <w:rsid w:val="002F1449"/>
    <w:rsid w:val="002F20F9"/>
    <w:rsid w:val="002F2443"/>
    <w:rsid w:val="002F2AE1"/>
    <w:rsid w:val="002F4EC7"/>
    <w:rsid w:val="002F647B"/>
    <w:rsid w:val="002F67E5"/>
    <w:rsid w:val="002F6AEA"/>
    <w:rsid w:val="002F7081"/>
    <w:rsid w:val="002F721E"/>
    <w:rsid w:val="002F78B2"/>
    <w:rsid w:val="002F7C23"/>
    <w:rsid w:val="00302176"/>
    <w:rsid w:val="003034A1"/>
    <w:rsid w:val="0030381F"/>
    <w:rsid w:val="00303D66"/>
    <w:rsid w:val="003058BC"/>
    <w:rsid w:val="00305FA1"/>
    <w:rsid w:val="003062AE"/>
    <w:rsid w:val="003062DF"/>
    <w:rsid w:val="00306347"/>
    <w:rsid w:val="00306C48"/>
    <w:rsid w:val="00310DEB"/>
    <w:rsid w:val="00312411"/>
    <w:rsid w:val="00312D04"/>
    <w:rsid w:val="00314709"/>
    <w:rsid w:val="00314ABC"/>
    <w:rsid w:val="00315B3B"/>
    <w:rsid w:val="00316246"/>
    <w:rsid w:val="00316665"/>
    <w:rsid w:val="00321259"/>
    <w:rsid w:val="003228B2"/>
    <w:rsid w:val="00323AD5"/>
    <w:rsid w:val="003248E0"/>
    <w:rsid w:val="00325462"/>
    <w:rsid w:val="003255A6"/>
    <w:rsid w:val="00325885"/>
    <w:rsid w:val="0032597A"/>
    <w:rsid w:val="003300DF"/>
    <w:rsid w:val="003305EA"/>
    <w:rsid w:val="0033408C"/>
    <w:rsid w:val="003345AD"/>
    <w:rsid w:val="003356FA"/>
    <w:rsid w:val="00340EF3"/>
    <w:rsid w:val="00342ADD"/>
    <w:rsid w:val="0034389B"/>
    <w:rsid w:val="00343CF0"/>
    <w:rsid w:val="003458A3"/>
    <w:rsid w:val="003463FD"/>
    <w:rsid w:val="003503A4"/>
    <w:rsid w:val="0035172F"/>
    <w:rsid w:val="0035194C"/>
    <w:rsid w:val="00351CB4"/>
    <w:rsid w:val="00351D41"/>
    <w:rsid w:val="00352280"/>
    <w:rsid w:val="0035245A"/>
    <w:rsid w:val="003528BA"/>
    <w:rsid w:val="003534AF"/>
    <w:rsid w:val="0035459D"/>
    <w:rsid w:val="003563BF"/>
    <w:rsid w:val="00356606"/>
    <w:rsid w:val="00356A38"/>
    <w:rsid w:val="0035775C"/>
    <w:rsid w:val="003617FC"/>
    <w:rsid w:val="0036194B"/>
    <w:rsid w:val="00362675"/>
    <w:rsid w:val="0036392D"/>
    <w:rsid w:val="0036557C"/>
    <w:rsid w:val="00365E52"/>
    <w:rsid w:val="00366854"/>
    <w:rsid w:val="00367066"/>
    <w:rsid w:val="00370D16"/>
    <w:rsid w:val="00371449"/>
    <w:rsid w:val="00371AA0"/>
    <w:rsid w:val="00371B22"/>
    <w:rsid w:val="00371D26"/>
    <w:rsid w:val="00373782"/>
    <w:rsid w:val="00373A8E"/>
    <w:rsid w:val="00373F61"/>
    <w:rsid w:val="00375486"/>
    <w:rsid w:val="0037587B"/>
    <w:rsid w:val="00375A15"/>
    <w:rsid w:val="00375E52"/>
    <w:rsid w:val="00376A8D"/>
    <w:rsid w:val="0038015C"/>
    <w:rsid w:val="0038099D"/>
    <w:rsid w:val="00382F14"/>
    <w:rsid w:val="00382F5D"/>
    <w:rsid w:val="003856A7"/>
    <w:rsid w:val="00387063"/>
    <w:rsid w:val="00390043"/>
    <w:rsid w:val="00390217"/>
    <w:rsid w:val="00390B90"/>
    <w:rsid w:val="003911FC"/>
    <w:rsid w:val="00392AE2"/>
    <w:rsid w:val="00393083"/>
    <w:rsid w:val="00393CFC"/>
    <w:rsid w:val="00395226"/>
    <w:rsid w:val="00395C17"/>
    <w:rsid w:val="003965D7"/>
    <w:rsid w:val="00396CB3"/>
    <w:rsid w:val="003973EE"/>
    <w:rsid w:val="003A1F3C"/>
    <w:rsid w:val="003A26AD"/>
    <w:rsid w:val="003A39B1"/>
    <w:rsid w:val="003A4B28"/>
    <w:rsid w:val="003A61A8"/>
    <w:rsid w:val="003A6AD4"/>
    <w:rsid w:val="003A716D"/>
    <w:rsid w:val="003A7379"/>
    <w:rsid w:val="003B0450"/>
    <w:rsid w:val="003B11B4"/>
    <w:rsid w:val="003B13B9"/>
    <w:rsid w:val="003B2844"/>
    <w:rsid w:val="003B44BA"/>
    <w:rsid w:val="003B4D43"/>
    <w:rsid w:val="003B58E9"/>
    <w:rsid w:val="003B5D9C"/>
    <w:rsid w:val="003B749F"/>
    <w:rsid w:val="003B7C39"/>
    <w:rsid w:val="003C1061"/>
    <w:rsid w:val="003C1394"/>
    <w:rsid w:val="003C15D3"/>
    <w:rsid w:val="003C37F1"/>
    <w:rsid w:val="003C3AA3"/>
    <w:rsid w:val="003C4717"/>
    <w:rsid w:val="003C5AAB"/>
    <w:rsid w:val="003C6402"/>
    <w:rsid w:val="003C7187"/>
    <w:rsid w:val="003C72EA"/>
    <w:rsid w:val="003D0488"/>
    <w:rsid w:val="003D1CC0"/>
    <w:rsid w:val="003D1FD7"/>
    <w:rsid w:val="003D2B70"/>
    <w:rsid w:val="003D31C5"/>
    <w:rsid w:val="003D3845"/>
    <w:rsid w:val="003D3962"/>
    <w:rsid w:val="003D3FA1"/>
    <w:rsid w:val="003D44A0"/>
    <w:rsid w:val="003D638C"/>
    <w:rsid w:val="003D6393"/>
    <w:rsid w:val="003D74A9"/>
    <w:rsid w:val="003E0FAD"/>
    <w:rsid w:val="003E18B4"/>
    <w:rsid w:val="003E234E"/>
    <w:rsid w:val="003E3BF2"/>
    <w:rsid w:val="003E4FE7"/>
    <w:rsid w:val="003E6DFD"/>
    <w:rsid w:val="003E74FF"/>
    <w:rsid w:val="003E7AFA"/>
    <w:rsid w:val="003F075C"/>
    <w:rsid w:val="003F09FC"/>
    <w:rsid w:val="003F198E"/>
    <w:rsid w:val="003F26B5"/>
    <w:rsid w:val="003F2E83"/>
    <w:rsid w:val="003F2F28"/>
    <w:rsid w:val="003F370F"/>
    <w:rsid w:val="003F3D8F"/>
    <w:rsid w:val="003F4251"/>
    <w:rsid w:val="003F7B3E"/>
    <w:rsid w:val="00400042"/>
    <w:rsid w:val="0040053A"/>
    <w:rsid w:val="00400B1E"/>
    <w:rsid w:val="0040135B"/>
    <w:rsid w:val="00403794"/>
    <w:rsid w:val="00404DFF"/>
    <w:rsid w:val="0040522D"/>
    <w:rsid w:val="004058B3"/>
    <w:rsid w:val="00405971"/>
    <w:rsid w:val="00406FD4"/>
    <w:rsid w:val="00407482"/>
    <w:rsid w:val="00407C29"/>
    <w:rsid w:val="00411162"/>
    <w:rsid w:val="00412C8B"/>
    <w:rsid w:val="00412EAB"/>
    <w:rsid w:val="00412EBE"/>
    <w:rsid w:val="004132CF"/>
    <w:rsid w:val="00415DEC"/>
    <w:rsid w:val="0041615F"/>
    <w:rsid w:val="00416278"/>
    <w:rsid w:val="00417537"/>
    <w:rsid w:val="004179D6"/>
    <w:rsid w:val="00417DD1"/>
    <w:rsid w:val="00421FEE"/>
    <w:rsid w:val="004235CA"/>
    <w:rsid w:val="00423619"/>
    <w:rsid w:val="00423C8D"/>
    <w:rsid w:val="00423D0F"/>
    <w:rsid w:val="00424277"/>
    <w:rsid w:val="00424740"/>
    <w:rsid w:val="004247CD"/>
    <w:rsid w:val="00424BA3"/>
    <w:rsid w:val="00425051"/>
    <w:rsid w:val="00425750"/>
    <w:rsid w:val="00426958"/>
    <w:rsid w:val="00427FBA"/>
    <w:rsid w:val="00430922"/>
    <w:rsid w:val="00432124"/>
    <w:rsid w:val="00436215"/>
    <w:rsid w:val="0043634E"/>
    <w:rsid w:val="0043732C"/>
    <w:rsid w:val="0044064A"/>
    <w:rsid w:val="00443453"/>
    <w:rsid w:val="004460EA"/>
    <w:rsid w:val="00446933"/>
    <w:rsid w:val="00446F06"/>
    <w:rsid w:val="004472EB"/>
    <w:rsid w:val="0045068D"/>
    <w:rsid w:val="0045129F"/>
    <w:rsid w:val="00451546"/>
    <w:rsid w:val="004523C9"/>
    <w:rsid w:val="004529DE"/>
    <w:rsid w:val="004537AE"/>
    <w:rsid w:val="004539B4"/>
    <w:rsid w:val="00453D88"/>
    <w:rsid w:val="004544AC"/>
    <w:rsid w:val="0045491E"/>
    <w:rsid w:val="0045496C"/>
    <w:rsid w:val="00454FF9"/>
    <w:rsid w:val="00456626"/>
    <w:rsid w:val="0046137E"/>
    <w:rsid w:val="00461675"/>
    <w:rsid w:val="00462519"/>
    <w:rsid w:val="00462CD3"/>
    <w:rsid w:val="00463539"/>
    <w:rsid w:val="0046560B"/>
    <w:rsid w:val="00466D70"/>
    <w:rsid w:val="0047099C"/>
    <w:rsid w:val="00471500"/>
    <w:rsid w:val="004725F2"/>
    <w:rsid w:val="00472B99"/>
    <w:rsid w:val="00472CA3"/>
    <w:rsid w:val="004738F9"/>
    <w:rsid w:val="00473B0A"/>
    <w:rsid w:val="00474270"/>
    <w:rsid w:val="004755F2"/>
    <w:rsid w:val="0047596C"/>
    <w:rsid w:val="0047672A"/>
    <w:rsid w:val="00476EBC"/>
    <w:rsid w:val="004777CF"/>
    <w:rsid w:val="004806E3"/>
    <w:rsid w:val="00480C06"/>
    <w:rsid w:val="00481B87"/>
    <w:rsid w:val="00482D16"/>
    <w:rsid w:val="00483E46"/>
    <w:rsid w:val="0048416C"/>
    <w:rsid w:val="004847E6"/>
    <w:rsid w:val="00484A57"/>
    <w:rsid w:val="004851A1"/>
    <w:rsid w:val="00485BE1"/>
    <w:rsid w:val="00486C88"/>
    <w:rsid w:val="004873B7"/>
    <w:rsid w:val="00487F9A"/>
    <w:rsid w:val="0049000E"/>
    <w:rsid w:val="00490222"/>
    <w:rsid w:val="00490A13"/>
    <w:rsid w:val="00491361"/>
    <w:rsid w:val="0049227C"/>
    <w:rsid w:val="0049341D"/>
    <w:rsid w:val="00493D5F"/>
    <w:rsid w:val="004956C6"/>
    <w:rsid w:val="004A0703"/>
    <w:rsid w:val="004A1940"/>
    <w:rsid w:val="004A1C21"/>
    <w:rsid w:val="004A1DF6"/>
    <w:rsid w:val="004A263A"/>
    <w:rsid w:val="004A2A64"/>
    <w:rsid w:val="004A311D"/>
    <w:rsid w:val="004A65AD"/>
    <w:rsid w:val="004B0F60"/>
    <w:rsid w:val="004B2733"/>
    <w:rsid w:val="004B2E59"/>
    <w:rsid w:val="004B4BA9"/>
    <w:rsid w:val="004B5013"/>
    <w:rsid w:val="004B627F"/>
    <w:rsid w:val="004B637E"/>
    <w:rsid w:val="004B7375"/>
    <w:rsid w:val="004C08A3"/>
    <w:rsid w:val="004C0CC1"/>
    <w:rsid w:val="004C1551"/>
    <w:rsid w:val="004C1E84"/>
    <w:rsid w:val="004C3709"/>
    <w:rsid w:val="004C3AEC"/>
    <w:rsid w:val="004C46EE"/>
    <w:rsid w:val="004C4988"/>
    <w:rsid w:val="004C4B7A"/>
    <w:rsid w:val="004C512C"/>
    <w:rsid w:val="004C531E"/>
    <w:rsid w:val="004C6A3E"/>
    <w:rsid w:val="004C7159"/>
    <w:rsid w:val="004D022E"/>
    <w:rsid w:val="004D1825"/>
    <w:rsid w:val="004D18E2"/>
    <w:rsid w:val="004D2C4D"/>
    <w:rsid w:val="004D2F4A"/>
    <w:rsid w:val="004D3C19"/>
    <w:rsid w:val="004D4091"/>
    <w:rsid w:val="004D51A0"/>
    <w:rsid w:val="004D52D2"/>
    <w:rsid w:val="004D590C"/>
    <w:rsid w:val="004D69C6"/>
    <w:rsid w:val="004D7459"/>
    <w:rsid w:val="004D74BF"/>
    <w:rsid w:val="004D7E9E"/>
    <w:rsid w:val="004E0E02"/>
    <w:rsid w:val="004E2221"/>
    <w:rsid w:val="004E2247"/>
    <w:rsid w:val="004E2D23"/>
    <w:rsid w:val="004E302A"/>
    <w:rsid w:val="004E39C4"/>
    <w:rsid w:val="004E3B18"/>
    <w:rsid w:val="004E631F"/>
    <w:rsid w:val="004E72CC"/>
    <w:rsid w:val="004E7CFF"/>
    <w:rsid w:val="004F026F"/>
    <w:rsid w:val="004F347B"/>
    <w:rsid w:val="004F51A7"/>
    <w:rsid w:val="004F61FB"/>
    <w:rsid w:val="004F6901"/>
    <w:rsid w:val="004F765B"/>
    <w:rsid w:val="004F77A3"/>
    <w:rsid w:val="00500B95"/>
    <w:rsid w:val="00501115"/>
    <w:rsid w:val="005013C9"/>
    <w:rsid w:val="005019B5"/>
    <w:rsid w:val="00502060"/>
    <w:rsid w:val="005023EB"/>
    <w:rsid w:val="00503CAC"/>
    <w:rsid w:val="00505019"/>
    <w:rsid w:val="00506270"/>
    <w:rsid w:val="005066C5"/>
    <w:rsid w:val="00506D13"/>
    <w:rsid w:val="00506EFE"/>
    <w:rsid w:val="0050755D"/>
    <w:rsid w:val="00511E42"/>
    <w:rsid w:val="0051223D"/>
    <w:rsid w:val="005126C1"/>
    <w:rsid w:val="00513526"/>
    <w:rsid w:val="00513739"/>
    <w:rsid w:val="0051432A"/>
    <w:rsid w:val="00514C49"/>
    <w:rsid w:val="00514C99"/>
    <w:rsid w:val="00514DCE"/>
    <w:rsid w:val="00515B71"/>
    <w:rsid w:val="005164B8"/>
    <w:rsid w:val="00516B18"/>
    <w:rsid w:val="00520E01"/>
    <w:rsid w:val="00520E37"/>
    <w:rsid w:val="00521031"/>
    <w:rsid w:val="00522424"/>
    <w:rsid w:val="00522B98"/>
    <w:rsid w:val="00522C70"/>
    <w:rsid w:val="00523247"/>
    <w:rsid w:val="005233EE"/>
    <w:rsid w:val="00524F6E"/>
    <w:rsid w:val="00525204"/>
    <w:rsid w:val="00526157"/>
    <w:rsid w:val="0052673B"/>
    <w:rsid w:val="00526998"/>
    <w:rsid w:val="005269D9"/>
    <w:rsid w:val="00526EB7"/>
    <w:rsid w:val="00530102"/>
    <w:rsid w:val="00530481"/>
    <w:rsid w:val="00531359"/>
    <w:rsid w:val="00531FB1"/>
    <w:rsid w:val="00532775"/>
    <w:rsid w:val="00532AD3"/>
    <w:rsid w:val="00532FF6"/>
    <w:rsid w:val="0053375B"/>
    <w:rsid w:val="0053479F"/>
    <w:rsid w:val="00534FF2"/>
    <w:rsid w:val="005350E0"/>
    <w:rsid w:val="005359A8"/>
    <w:rsid w:val="00535BE7"/>
    <w:rsid w:val="0053633D"/>
    <w:rsid w:val="005402D5"/>
    <w:rsid w:val="00540623"/>
    <w:rsid w:val="00543005"/>
    <w:rsid w:val="005451AD"/>
    <w:rsid w:val="00545CFC"/>
    <w:rsid w:val="00546452"/>
    <w:rsid w:val="005467FF"/>
    <w:rsid w:val="0054685F"/>
    <w:rsid w:val="00546BE4"/>
    <w:rsid w:val="00546BE6"/>
    <w:rsid w:val="0055414A"/>
    <w:rsid w:val="00555620"/>
    <w:rsid w:val="005556EF"/>
    <w:rsid w:val="00556FB5"/>
    <w:rsid w:val="005571A5"/>
    <w:rsid w:val="00560831"/>
    <w:rsid w:val="0056125F"/>
    <w:rsid w:val="00561474"/>
    <w:rsid w:val="00561CCB"/>
    <w:rsid w:val="00561FA9"/>
    <w:rsid w:val="005621AE"/>
    <w:rsid w:val="0056254C"/>
    <w:rsid w:val="005640B8"/>
    <w:rsid w:val="00564739"/>
    <w:rsid w:val="00564D23"/>
    <w:rsid w:val="005703D0"/>
    <w:rsid w:val="0057092D"/>
    <w:rsid w:val="005712CB"/>
    <w:rsid w:val="0057191F"/>
    <w:rsid w:val="0057358B"/>
    <w:rsid w:val="00575940"/>
    <w:rsid w:val="00577A55"/>
    <w:rsid w:val="00577B8A"/>
    <w:rsid w:val="0058020B"/>
    <w:rsid w:val="00580AF6"/>
    <w:rsid w:val="005810A4"/>
    <w:rsid w:val="0058215C"/>
    <w:rsid w:val="00582448"/>
    <w:rsid w:val="00582928"/>
    <w:rsid w:val="005839BE"/>
    <w:rsid w:val="00584A69"/>
    <w:rsid w:val="0058504C"/>
    <w:rsid w:val="005863EA"/>
    <w:rsid w:val="005867B4"/>
    <w:rsid w:val="00586D99"/>
    <w:rsid w:val="0058786E"/>
    <w:rsid w:val="00587F54"/>
    <w:rsid w:val="0059071A"/>
    <w:rsid w:val="0059079F"/>
    <w:rsid w:val="00590FB5"/>
    <w:rsid w:val="00591366"/>
    <w:rsid w:val="005931D6"/>
    <w:rsid w:val="00593786"/>
    <w:rsid w:val="005937AC"/>
    <w:rsid w:val="00594C27"/>
    <w:rsid w:val="00595E98"/>
    <w:rsid w:val="005961A2"/>
    <w:rsid w:val="00597174"/>
    <w:rsid w:val="0059748C"/>
    <w:rsid w:val="005A04DD"/>
    <w:rsid w:val="005A05CB"/>
    <w:rsid w:val="005A0FFB"/>
    <w:rsid w:val="005A33B4"/>
    <w:rsid w:val="005A446E"/>
    <w:rsid w:val="005A52CB"/>
    <w:rsid w:val="005A5EC8"/>
    <w:rsid w:val="005A75C7"/>
    <w:rsid w:val="005B0646"/>
    <w:rsid w:val="005B15E7"/>
    <w:rsid w:val="005B1955"/>
    <w:rsid w:val="005B1B4A"/>
    <w:rsid w:val="005B2734"/>
    <w:rsid w:val="005B27A1"/>
    <w:rsid w:val="005B30D4"/>
    <w:rsid w:val="005B33F8"/>
    <w:rsid w:val="005B3440"/>
    <w:rsid w:val="005B38CE"/>
    <w:rsid w:val="005B3EA4"/>
    <w:rsid w:val="005B3EFB"/>
    <w:rsid w:val="005B4CA6"/>
    <w:rsid w:val="005B6763"/>
    <w:rsid w:val="005B6D18"/>
    <w:rsid w:val="005B6EE9"/>
    <w:rsid w:val="005C182B"/>
    <w:rsid w:val="005C186F"/>
    <w:rsid w:val="005C2868"/>
    <w:rsid w:val="005C4404"/>
    <w:rsid w:val="005C482C"/>
    <w:rsid w:val="005C5EBA"/>
    <w:rsid w:val="005C5EDD"/>
    <w:rsid w:val="005C6125"/>
    <w:rsid w:val="005C6932"/>
    <w:rsid w:val="005C7E87"/>
    <w:rsid w:val="005D0872"/>
    <w:rsid w:val="005D0F89"/>
    <w:rsid w:val="005D1061"/>
    <w:rsid w:val="005D11F9"/>
    <w:rsid w:val="005D1432"/>
    <w:rsid w:val="005D168E"/>
    <w:rsid w:val="005D1903"/>
    <w:rsid w:val="005D381D"/>
    <w:rsid w:val="005D3E74"/>
    <w:rsid w:val="005D5D7D"/>
    <w:rsid w:val="005D695E"/>
    <w:rsid w:val="005D74CB"/>
    <w:rsid w:val="005E082E"/>
    <w:rsid w:val="005E34ED"/>
    <w:rsid w:val="005E43AD"/>
    <w:rsid w:val="005E4C2A"/>
    <w:rsid w:val="005E526E"/>
    <w:rsid w:val="005E58F6"/>
    <w:rsid w:val="005E6F05"/>
    <w:rsid w:val="005E7C06"/>
    <w:rsid w:val="005F27D3"/>
    <w:rsid w:val="005F2BA4"/>
    <w:rsid w:val="005F4AFA"/>
    <w:rsid w:val="005F51CB"/>
    <w:rsid w:val="005F5312"/>
    <w:rsid w:val="005F5CC6"/>
    <w:rsid w:val="005F7440"/>
    <w:rsid w:val="005F76F6"/>
    <w:rsid w:val="005F7E8E"/>
    <w:rsid w:val="00600D5B"/>
    <w:rsid w:val="00604141"/>
    <w:rsid w:val="00604BA2"/>
    <w:rsid w:val="00604EEB"/>
    <w:rsid w:val="00605852"/>
    <w:rsid w:val="00607595"/>
    <w:rsid w:val="006107FF"/>
    <w:rsid w:val="006111EE"/>
    <w:rsid w:val="00611459"/>
    <w:rsid w:val="00611F68"/>
    <w:rsid w:val="006122AA"/>
    <w:rsid w:val="006127AC"/>
    <w:rsid w:val="00613896"/>
    <w:rsid w:val="00613A81"/>
    <w:rsid w:val="00613FFC"/>
    <w:rsid w:val="006148D4"/>
    <w:rsid w:val="00615426"/>
    <w:rsid w:val="006158CC"/>
    <w:rsid w:val="00617809"/>
    <w:rsid w:val="00620A3C"/>
    <w:rsid w:val="00621B90"/>
    <w:rsid w:val="00622145"/>
    <w:rsid w:val="006229F4"/>
    <w:rsid w:val="0062325E"/>
    <w:rsid w:val="00624FDD"/>
    <w:rsid w:val="00626789"/>
    <w:rsid w:val="0062679D"/>
    <w:rsid w:val="006269C1"/>
    <w:rsid w:val="0063084F"/>
    <w:rsid w:val="00632543"/>
    <w:rsid w:val="006326AB"/>
    <w:rsid w:val="006360E8"/>
    <w:rsid w:val="00636716"/>
    <w:rsid w:val="00636D21"/>
    <w:rsid w:val="00640316"/>
    <w:rsid w:val="006424BE"/>
    <w:rsid w:val="006438DE"/>
    <w:rsid w:val="00647415"/>
    <w:rsid w:val="00647AD9"/>
    <w:rsid w:val="006510AE"/>
    <w:rsid w:val="006515EE"/>
    <w:rsid w:val="00651A26"/>
    <w:rsid w:val="00651D51"/>
    <w:rsid w:val="006534F7"/>
    <w:rsid w:val="00653B8B"/>
    <w:rsid w:val="00653FC6"/>
    <w:rsid w:val="0065410C"/>
    <w:rsid w:val="0065415E"/>
    <w:rsid w:val="006544CD"/>
    <w:rsid w:val="00655843"/>
    <w:rsid w:val="006560FA"/>
    <w:rsid w:val="00656698"/>
    <w:rsid w:val="00656CB7"/>
    <w:rsid w:val="00656CE8"/>
    <w:rsid w:val="00657ADE"/>
    <w:rsid w:val="00657E38"/>
    <w:rsid w:val="006619D2"/>
    <w:rsid w:val="00662463"/>
    <w:rsid w:val="00664D1F"/>
    <w:rsid w:val="00665D40"/>
    <w:rsid w:val="00666674"/>
    <w:rsid w:val="00667AD1"/>
    <w:rsid w:val="00670049"/>
    <w:rsid w:val="006701F9"/>
    <w:rsid w:val="00671B79"/>
    <w:rsid w:val="00672A6F"/>
    <w:rsid w:val="00673CD9"/>
    <w:rsid w:val="00674391"/>
    <w:rsid w:val="00674D96"/>
    <w:rsid w:val="00675417"/>
    <w:rsid w:val="0067555F"/>
    <w:rsid w:val="006778E6"/>
    <w:rsid w:val="00680D66"/>
    <w:rsid w:val="00681586"/>
    <w:rsid w:val="006853FF"/>
    <w:rsid w:val="00686A68"/>
    <w:rsid w:val="00690AAD"/>
    <w:rsid w:val="00690DD2"/>
    <w:rsid w:val="006910BB"/>
    <w:rsid w:val="00695023"/>
    <w:rsid w:val="0069601C"/>
    <w:rsid w:val="006974C6"/>
    <w:rsid w:val="00697ECD"/>
    <w:rsid w:val="006A20C0"/>
    <w:rsid w:val="006A2D2F"/>
    <w:rsid w:val="006A2DDB"/>
    <w:rsid w:val="006A377F"/>
    <w:rsid w:val="006A3CD1"/>
    <w:rsid w:val="006A5141"/>
    <w:rsid w:val="006A53D4"/>
    <w:rsid w:val="006A63E9"/>
    <w:rsid w:val="006A6481"/>
    <w:rsid w:val="006A6B1F"/>
    <w:rsid w:val="006B0484"/>
    <w:rsid w:val="006B205F"/>
    <w:rsid w:val="006B217B"/>
    <w:rsid w:val="006B2601"/>
    <w:rsid w:val="006B35DE"/>
    <w:rsid w:val="006B48DF"/>
    <w:rsid w:val="006B49F3"/>
    <w:rsid w:val="006B5317"/>
    <w:rsid w:val="006B5568"/>
    <w:rsid w:val="006B5613"/>
    <w:rsid w:val="006B667E"/>
    <w:rsid w:val="006B6A6A"/>
    <w:rsid w:val="006B7828"/>
    <w:rsid w:val="006C0267"/>
    <w:rsid w:val="006C06E7"/>
    <w:rsid w:val="006C1878"/>
    <w:rsid w:val="006C2ACE"/>
    <w:rsid w:val="006C2E1A"/>
    <w:rsid w:val="006C37FD"/>
    <w:rsid w:val="006C58FA"/>
    <w:rsid w:val="006C7727"/>
    <w:rsid w:val="006D196C"/>
    <w:rsid w:val="006D29F3"/>
    <w:rsid w:val="006D6703"/>
    <w:rsid w:val="006D6FE1"/>
    <w:rsid w:val="006D7C0C"/>
    <w:rsid w:val="006E17B4"/>
    <w:rsid w:val="006E1858"/>
    <w:rsid w:val="006E1EDC"/>
    <w:rsid w:val="006E3618"/>
    <w:rsid w:val="006E3D29"/>
    <w:rsid w:val="006E3EC6"/>
    <w:rsid w:val="006E5087"/>
    <w:rsid w:val="006E547D"/>
    <w:rsid w:val="006E6E14"/>
    <w:rsid w:val="006F0AF7"/>
    <w:rsid w:val="006F1591"/>
    <w:rsid w:val="006F1E2E"/>
    <w:rsid w:val="006F27A0"/>
    <w:rsid w:val="006F29F9"/>
    <w:rsid w:val="006F32E6"/>
    <w:rsid w:val="006F4A02"/>
    <w:rsid w:val="006F531F"/>
    <w:rsid w:val="006F5DDB"/>
    <w:rsid w:val="006F7A82"/>
    <w:rsid w:val="006F7C3F"/>
    <w:rsid w:val="00700061"/>
    <w:rsid w:val="00700CA5"/>
    <w:rsid w:val="0070109C"/>
    <w:rsid w:val="00701244"/>
    <w:rsid w:val="0070240C"/>
    <w:rsid w:val="00703975"/>
    <w:rsid w:val="00703D1C"/>
    <w:rsid w:val="0070566D"/>
    <w:rsid w:val="00706F22"/>
    <w:rsid w:val="007100A8"/>
    <w:rsid w:val="00711DB2"/>
    <w:rsid w:val="00712F56"/>
    <w:rsid w:val="007151ED"/>
    <w:rsid w:val="00715DD9"/>
    <w:rsid w:val="00716400"/>
    <w:rsid w:val="0071645C"/>
    <w:rsid w:val="0071646E"/>
    <w:rsid w:val="007167CC"/>
    <w:rsid w:val="00720B33"/>
    <w:rsid w:val="00721A09"/>
    <w:rsid w:val="00721B62"/>
    <w:rsid w:val="00723415"/>
    <w:rsid w:val="007236CC"/>
    <w:rsid w:val="0072527A"/>
    <w:rsid w:val="00725EA0"/>
    <w:rsid w:val="00726040"/>
    <w:rsid w:val="0072740D"/>
    <w:rsid w:val="00727A8F"/>
    <w:rsid w:val="00727DC5"/>
    <w:rsid w:val="00730409"/>
    <w:rsid w:val="007309DF"/>
    <w:rsid w:val="0073158D"/>
    <w:rsid w:val="00731A24"/>
    <w:rsid w:val="007322F9"/>
    <w:rsid w:val="00732FF8"/>
    <w:rsid w:val="007330D3"/>
    <w:rsid w:val="00733810"/>
    <w:rsid w:val="0073402D"/>
    <w:rsid w:val="0073408A"/>
    <w:rsid w:val="007348C1"/>
    <w:rsid w:val="007350EF"/>
    <w:rsid w:val="00735DCE"/>
    <w:rsid w:val="007369DF"/>
    <w:rsid w:val="00737121"/>
    <w:rsid w:val="00737DFA"/>
    <w:rsid w:val="00740534"/>
    <w:rsid w:val="00740B16"/>
    <w:rsid w:val="007431B6"/>
    <w:rsid w:val="00743318"/>
    <w:rsid w:val="007436D1"/>
    <w:rsid w:val="007439B7"/>
    <w:rsid w:val="007449E1"/>
    <w:rsid w:val="00744A08"/>
    <w:rsid w:val="00745952"/>
    <w:rsid w:val="00745B3B"/>
    <w:rsid w:val="00747F62"/>
    <w:rsid w:val="00752337"/>
    <w:rsid w:val="00755204"/>
    <w:rsid w:val="007571E9"/>
    <w:rsid w:val="00757915"/>
    <w:rsid w:val="007602FC"/>
    <w:rsid w:val="00760CCB"/>
    <w:rsid w:val="00762264"/>
    <w:rsid w:val="00762E81"/>
    <w:rsid w:val="007637D9"/>
    <w:rsid w:val="00763928"/>
    <w:rsid w:val="0076398F"/>
    <w:rsid w:val="00764158"/>
    <w:rsid w:val="00764544"/>
    <w:rsid w:val="00764C3C"/>
    <w:rsid w:val="00764D64"/>
    <w:rsid w:val="0076590A"/>
    <w:rsid w:val="00765D3F"/>
    <w:rsid w:val="00766D20"/>
    <w:rsid w:val="00767139"/>
    <w:rsid w:val="00767B4B"/>
    <w:rsid w:val="00767F73"/>
    <w:rsid w:val="00770057"/>
    <w:rsid w:val="0077364B"/>
    <w:rsid w:val="00773BAE"/>
    <w:rsid w:val="00776593"/>
    <w:rsid w:val="00776728"/>
    <w:rsid w:val="00777144"/>
    <w:rsid w:val="007774F0"/>
    <w:rsid w:val="00780938"/>
    <w:rsid w:val="00783D01"/>
    <w:rsid w:val="007849AA"/>
    <w:rsid w:val="00785FB1"/>
    <w:rsid w:val="00786C3F"/>
    <w:rsid w:val="00786CD1"/>
    <w:rsid w:val="0079111E"/>
    <w:rsid w:val="00791769"/>
    <w:rsid w:val="00793D38"/>
    <w:rsid w:val="00794DBA"/>
    <w:rsid w:val="0079533F"/>
    <w:rsid w:val="00795C8D"/>
    <w:rsid w:val="00795F18"/>
    <w:rsid w:val="00796296"/>
    <w:rsid w:val="00796C31"/>
    <w:rsid w:val="00796E46"/>
    <w:rsid w:val="00797E52"/>
    <w:rsid w:val="007A14A9"/>
    <w:rsid w:val="007A318A"/>
    <w:rsid w:val="007A401C"/>
    <w:rsid w:val="007A4E0E"/>
    <w:rsid w:val="007A5841"/>
    <w:rsid w:val="007A63E9"/>
    <w:rsid w:val="007A7F6E"/>
    <w:rsid w:val="007B0703"/>
    <w:rsid w:val="007B169B"/>
    <w:rsid w:val="007B1872"/>
    <w:rsid w:val="007B2B97"/>
    <w:rsid w:val="007B2F6E"/>
    <w:rsid w:val="007B3A6F"/>
    <w:rsid w:val="007B3C0D"/>
    <w:rsid w:val="007B522A"/>
    <w:rsid w:val="007B54E8"/>
    <w:rsid w:val="007B577D"/>
    <w:rsid w:val="007B62F2"/>
    <w:rsid w:val="007B6ABF"/>
    <w:rsid w:val="007B713A"/>
    <w:rsid w:val="007B7FB0"/>
    <w:rsid w:val="007C022B"/>
    <w:rsid w:val="007C134F"/>
    <w:rsid w:val="007C1F81"/>
    <w:rsid w:val="007C25F2"/>
    <w:rsid w:val="007C2C95"/>
    <w:rsid w:val="007C4D62"/>
    <w:rsid w:val="007C5D17"/>
    <w:rsid w:val="007C66C3"/>
    <w:rsid w:val="007D043A"/>
    <w:rsid w:val="007D1002"/>
    <w:rsid w:val="007D174A"/>
    <w:rsid w:val="007D2428"/>
    <w:rsid w:val="007D2E7A"/>
    <w:rsid w:val="007D4773"/>
    <w:rsid w:val="007D49C4"/>
    <w:rsid w:val="007D5119"/>
    <w:rsid w:val="007D5130"/>
    <w:rsid w:val="007D6C6D"/>
    <w:rsid w:val="007E25D3"/>
    <w:rsid w:val="007E2C47"/>
    <w:rsid w:val="007E3D14"/>
    <w:rsid w:val="007E3F09"/>
    <w:rsid w:val="007E475A"/>
    <w:rsid w:val="007E485E"/>
    <w:rsid w:val="007E6F70"/>
    <w:rsid w:val="007E7512"/>
    <w:rsid w:val="007F09C2"/>
    <w:rsid w:val="007F13AC"/>
    <w:rsid w:val="007F1B30"/>
    <w:rsid w:val="007F1CD5"/>
    <w:rsid w:val="007F2D6A"/>
    <w:rsid w:val="007F30EF"/>
    <w:rsid w:val="007F413D"/>
    <w:rsid w:val="007F496F"/>
    <w:rsid w:val="007F52F7"/>
    <w:rsid w:val="007F596F"/>
    <w:rsid w:val="007F6276"/>
    <w:rsid w:val="008012A5"/>
    <w:rsid w:val="008019B5"/>
    <w:rsid w:val="00802234"/>
    <w:rsid w:val="008023DC"/>
    <w:rsid w:val="00802E03"/>
    <w:rsid w:val="00804396"/>
    <w:rsid w:val="00804D10"/>
    <w:rsid w:val="008059B0"/>
    <w:rsid w:val="0080626F"/>
    <w:rsid w:val="00806A99"/>
    <w:rsid w:val="00806E0E"/>
    <w:rsid w:val="008070E2"/>
    <w:rsid w:val="008124A9"/>
    <w:rsid w:val="008129D9"/>
    <w:rsid w:val="0081317D"/>
    <w:rsid w:val="008134E5"/>
    <w:rsid w:val="00813A80"/>
    <w:rsid w:val="00813E1F"/>
    <w:rsid w:val="008157AD"/>
    <w:rsid w:val="008169AA"/>
    <w:rsid w:val="008169BB"/>
    <w:rsid w:val="00816B22"/>
    <w:rsid w:val="0081726D"/>
    <w:rsid w:val="00817E17"/>
    <w:rsid w:val="00820C29"/>
    <w:rsid w:val="00821146"/>
    <w:rsid w:val="008215B0"/>
    <w:rsid w:val="0082364F"/>
    <w:rsid w:val="00823959"/>
    <w:rsid w:val="00826621"/>
    <w:rsid w:val="00826AFD"/>
    <w:rsid w:val="00827B41"/>
    <w:rsid w:val="00827F0A"/>
    <w:rsid w:val="008323CD"/>
    <w:rsid w:val="00833C91"/>
    <w:rsid w:val="00835E4C"/>
    <w:rsid w:val="00836921"/>
    <w:rsid w:val="008371F9"/>
    <w:rsid w:val="00837963"/>
    <w:rsid w:val="008400C5"/>
    <w:rsid w:val="0084027C"/>
    <w:rsid w:val="00840FEF"/>
    <w:rsid w:val="00843371"/>
    <w:rsid w:val="00844055"/>
    <w:rsid w:val="00844799"/>
    <w:rsid w:val="00845257"/>
    <w:rsid w:val="0084558F"/>
    <w:rsid w:val="008455D4"/>
    <w:rsid w:val="008459F0"/>
    <w:rsid w:val="00845D42"/>
    <w:rsid w:val="008462FA"/>
    <w:rsid w:val="00846B39"/>
    <w:rsid w:val="00846B9A"/>
    <w:rsid w:val="008510AE"/>
    <w:rsid w:val="00851BF6"/>
    <w:rsid w:val="00853B43"/>
    <w:rsid w:val="008557E0"/>
    <w:rsid w:val="00855E80"/>
    <w:rsid w:val="0085750E"/>
    <w:rsid w:val="0086047D"/>
    <w:rsid w:val="00860FA4"/>
    <w:rsid w:val="00861CD5"/>
    <w:rsid w:val="00863317"/>
    <w:rsid w:val="0086449A"/>
    <w:rsid w:val="00866222"/>
    <w:rsid w:val="008663E9"/>
    <w:rsid w:val="00866ACA"/>
    <w:rsid w:val="00866B9E"/>
    <w:rsid w:val="00866C69"/>
    <w:rsid w:val="00867A8B"/>
    <w:rsid w:val="00867EC8"/>
    <w:rsid w:val="00872DF5"/>
    <w:rsid w:val="0087396C"/>
    <w:rsid w:val="00873FE3"/>
    <w:rsid w:val="00874D13"/>
    <w:rsid w:val="0087740C"/>
    <w:rsid w:val="008776D5"/>
    <w:rsid w:val="00877C07"/>
    <w:rsid w:val="00880292"/>
    <w:rsid w:val="00880403"/>
    <w:rsid w:val="00882787"/>
    <w:rsid w:val="00883348"/>
    <w:rsid w:val="0088380F"/>
    <w:rsid w:val="00884723"/>
    <w:rsid w:val="00885709"/>
    <w:rsid w:val="00885F30"/>
    <w:rsid w:val="00886823"/>
    <w:rsid w:val="00886BA4"/>
    <w:rsid w:val="00887787"/>
    <w:rsid w:val="00891FAA"/>
    <w:rsid w:val="00891FDF"/>
    <w:rsid w:val="0089238E"/>
    <w:rsid w:val="00893D35"/>
    <w:rsid w:val="0089546B"/>
    <w:rsid w:val="008A190B"/>
    <w:rsid w:val="008A35BF"/>
    <w:rsid w:val="008A5AF3"/>
    <w:rsid w:val="008A5C25"/>
    <w:rsid w:val="008B05B8"/>
    <w:rsid w:val="008B210D"/>
    <w:rsid w:val="008B3C78"/>
    <w:rsid w:val="008B3E7D"/>
    <w:rsid w:val="008B54F9"/>
    <w:rsid w:val="008B5B12"/>
    <w:rsid w:val="008B6FD8"/>
    <w:rsid w:val="008B72CF"/>
    <w:rsid w:val="008B74FD"/>
    <w:rsid w:val="008B7CCE"/>
    <w:rsid w:val="008C05F7"/>
    <w:rsid w:val="008C1C58"/>
    <w:rsid w:val="008C3763"/>
    <w:rsid w:val="008C3FBB"/>
    <w:rsid w:val="008C5972"/>
    <w:rsid w:val="008C73E2"/>
    <w:rsid w:val="008C789E"/>
    <w:rsid w:val="008D20B4"/>
    <w:rsid w:val="008D2350"/>
    <w:rsid w:val="008D2C17"/>
    <w:rsid w:val="008D3130"/>
    <w:rsid w:val="008D6355"/>
    <w:rsid w:val="008D6860"/>
    <w:rsid w:val="008E1D73"/>
    <w:rsid w:val="008E30E3"/>
    <w:rsid w:val="008E50F4"/>
    <w:rsid w:val="008E634A"/>
    <w:rsid w:val="008E68F3"/>
    <w:rsid w:val="008E708E"/>
    <w:rsid w:val="008E75D4"/>
    <w:rsid w:val="008F0220"/>
    <w:rsid w:val="008F1D42"/>
    <w:rsid w:val="008F28AE"/>
    <w:rsid w:val="008F46EC"/>
    <w:rsid w:val="008F4B54"/>
    <w:rsid w:val="008F5CB4"/>
    <w:rsid w:val="008F5DA8"/>
    <w:rsid w:val="008F5E70"/>
    <w:rsid w:val="008F5FAB"/>
    <w:rsid w:val="008F708B"/>
    <w:rsid w:val="009009B2"/>
    <w:rsid w:val="0090252D"/>
    <w:rsid w:val="00902638"/>
    <w:rsid w:val="009030B2"/>
    <w:rsid w:val="009031D9"/>
    <w:rsid w:val="0090498D"/>
    <w:rsid w:val="009064C7"/>
    <w:rsid w:val="009069AA"/>
    <w:rsid w:val="00907208"/>
    <w:rsid w:val="00912212"/>
    <w:rsid w:val="0091313F"/>
    <w:rsid w:val="00913DDC"/>
    <w:rsid w:val="009142F9"/>
    <w:rsid w:val="0091570E"/>
    <w:rsid w:val="00916967"/>
    <w:rsid w:val="00916C05"/>
    <w:rsid w:val="00917715"/>
    <w:rsid w:val="00917952"/>
    <w:rsid w:val="00917E2A"/>
    <w:rsid w:val="00920269"/>
    <w:rsid w:val="00922B0C"/>
    <w:rsid w:val="00922C9F"/>
    <w:rsid w:val="00922CBB"/>
    <w:rsid w:val="00923D5D"/>
    <w:rsid w:val="009251FD"/>
    <w:rsid w:val="009255C9"/>
    <w:rsid w:val="00926C06"/>
    <w:rsid w:val="00927234"/>
    <w:rsid w:val="009279DC"/>
    <w:rsid w:val="0093021B"/>
    <w:rsid w:val="0093052B"/>
    <w:rsid w:val="009309A4"/>
    <w:rsid w:val="00931DFE"/>
    <w:rsid w:val="009340FA"/>
    <w:rsid w:val="00934879"/>
    <w:rsid w:val="009348BB"/>
    <w:rsid w:val="00934EA1"/>
    <w:rsid w:val="00935084"/>
    <w:rsid w:val="00936A31"/>
    <w:rsid w:val="00936F1B"/>
    <w:rsid w:val="00937507"/>
    <w:rsid w:val="00940010"/>
    <w:rsid w:val="0094057E"/>
    <w:rsid w:val="00940885"/>
    <w:rsid w:val="00943BD1"/>
    <w:rsid w:val="00943C24"/>
    <w:rsid w:val="0094458C"/>
    <w:rsid w:val="0094664C"/>
    <w:rsid w:val="009467F6"/>
    <w:rsid w:val="00946AB5"/>
    <w:rsid w:val="00946F15"/>
    <w:rsid w:val="00947183"/>
    <w:rsid w:val="00947A94"/>
    <w:rsid w:val="00950062"/>
    <w:rsid w:val="00950B52"/>
    <w:rsid w:val="00951414"/>
    <w:rsid w:val="00953743"/>
    <w:rsid w:val="00954EDE"/>
    <w:rsid w:val="00956874"/>
    <w:rsid w:val="00956954"/>
    <w:rsid w:val="00956A66"/>
    <w:rsid w:val="009577D6"/>
    <w:rsid w:val="00960845"/>
    <w:rsid w:val="009609B5"/>
    <w:rsid w:val="00960FD9"/>
    <w:rsid w:val="009615B5"/>
    <w:rsid w:val="009615C5"/>
    <w:rsid w:val="0096220C"/>
    <w:rsid w:val="0096268F"/>
    <w:rsid w:val="00962956"/>
    <w:rsid w:val="0096317E"/>
    <w:rsid w:val="00964048"/>
    <w:rsid w:val="009652CC"/>
    <w:rsid w:val="00965F23"/>
    <w:rsid w:val="00966437"/>
    <w:rsid w:val="00966DCE"/>
    <w:rsid w:val="00966F65"/>
    <w:rsid w:val="009674D7"/>
    <w:rsid w:val="00967D2E"/>
    <w:rsid w:val="009725E1"/>
    <w:rsid w:val="009727B9"/>
    <w:rsid w:val="00972CBA"/>
    <w:rsid w:val="009733B6"/>
    <w:rsid w:val="009742BA"/>
    <w:rsid w:val="00974BA1"/>
    <w:rsid w:val="00975425"/>
    <w:rsid w:val="00975D43"/>
    <w:rsid w:val="00977F13"/>
    <w:rsid w:val="009805F3"/>
    <w:rsid w:val="00983681"/>
    <w:rsid w:val="00984310"/>
    <w:rsid w:val="00984DB4"/>
    <w:rsid w:val="00984F91"/>
    <w:rsid w:val="00986502"/>
    <w:rsid w:val="009865AB"/>
    <w:rsid w:val="00987CEC"/>
    <w:rsid w:val="0099017D"/>
    <w:rsid w:val="0099034C"/>
    <w:rsid w:val="0099076F"/>
    <w:rsid w:val="009908D7"/>
    <w:rsid w:val="00990A97"/>
    <w:rsid w:val="00990C38"/>
    <w:rsid w:val="00990CBF"/>
    <w:rsid w:val="00991153"/>
    <w:rsid w:val="00992DA7"/>
    <w:rsid w:val="00992F5C"/>
    <w:rsid w:val="00993ED0"/>
    <w:rsid w:val="009949C6"/>
    <w:rsid w:val="00994B20"/>
    <w:rsid w:val="00995CE1"/>
    <w:rsid w:val="00996B6E"/>
    <w:rsid w:val="00996C44"/>
    <w:rsid w:val="009972F6"/>
    <w:rsid w:val="009975A2"/>
    <w:rsid w:val="00997DCA"/>
    <w:rsid w:val="009A29C9"/>
    <w:rsid w:val="009A3001"/>
    <w:rsid w:val="009A6AEE"/>
    <w:rsid w:val="009A79E3"/>
    <w:rsid w:val="009B1C33"/>
    <w:rsid w:val="009B25F1"/>
    <w:rsid w:val="009B3069"/>
    <w:rsid w:val="009B6191"/>
    <w:rsid w:val="009B6B01"/>
    <w:rsid w:val="009B6FFF"/>
    <w:rsid w:val="009B703A"/>
    <w:rsid w:val="009B7535"/>
    <w:rsid w:val="009B79CA"/>
    <w:rsid w:val="009C0240"/>
    <w:rsid w:val="009C28DC"/>
    <w:rsid w:val="009C4E57"/>
    <w:rsid w:val="009C75AD"/>
    <w:rsid w:val="009C7772"/>
    <w:rsid w:val="009C7859"/>
    <w:rsid w:val="009D09F0"/>
    <w:rsid w:val="009D0E8C"/>
    <w:rsid w:val="009D1C0A"/>
    <w:rsid w:val="009D2B38"/>
    <w:rsid w:val="009D318D"/>
    <w:rsid w:val="009D4E06"/>
    <w:rsid w:val="009D4ECE"/>
    <w:rsid w:val="009D5645"/>
    <w:rsid w:val="009D62B8"/>
    <w:rsid w:val="009D74BA"/>
    <w:rsid w:val="009D7751"/>
    <w:rsid w:val="009E200E"/>
    <w:rsid w:val="009E33CE"/>
    <w:rsid w:val="009E3D2D"/>
    <w:rsid w:val="009E6797"/>
    <w:rsid w:val="009F1D34"/>
    <w:rsid w:val="009F374B"/>
    <w:rsid w:val="009F45BB"/>
    <w:rsid w:val="009F4838"/>
    <w:rsid w:val="009F4F47"/>
    <w:rsid w:val="009F5215"/>
    <w:rsid w:val="009F5826"/>
    <w:rsid w:val="009F6389"/>
    <w:rsid w:val="009F6760"/>
    <w:rsid w:val="009F7393"/>
    <w:rsid w:val="009F7FAB"/>
    <w:rsid w:val="00A021E2"/>
    <w:rsid w:val="00A045A4"/>
    <w:rsid w:val="00A047A1"/>
    <w:rsid w:val="00A05139"/>
    <w:rsid w:val="00A068BD"/>
    <w:rsid w:val="00A06945"/>
    <w:rsid w:val="00A07679"/>
    <w:rsid w:val="00A108CB"/>
    <w:rsid w:val="00A137EB"/>
    <w:rsid w:val="00A14964"/>
    <w:rsid w:val="00A15DDA"/>
    <w:rsid w:val="00A16727"/>
    <w:rsid w:val="00A16EC7"/>
    <w:rsid w:val="00A170EA"/>
    <w:rsid w:val="00A17D0B"/>
    <w:rsid w:val="00A17EEF"/>
    <w:rsid w:val="00A20C49"/>
    <w:rsid w:val="00A21137"/>
    <w:rsid w:val="00A21873"/>
    <w:rsid w:val="00A21A53"/>
    <w:rsid w:val="00A2266C"/>
    <w:rsid w:val="00A22E6E"/>
    <w:rsid w:val="00A22F94"/>
    <w:rsid w:val="00A23052"/>
    <w:rsid w:val="00A24880"/>
    <w:rsid w:val="00A260F1"/>
    <w:rsid w:val="00A2668E"/>
    <w:rsid w:val="00A26AFC"/>
    <w:rsid w:val="00A27E55"/>
    <w:rsid w:val="00A31CA9"/>
    <w:rsid w:val="00A31EB1"/>
    <w:rsid w:val="00A31FCE"/>
    <w:rsid w:val="00A33850"/>
    <w:rsid w:val="00A350EA"/>
    <w:rsid w:val="00A37AAB"/>
    <w:rsid w:val="00A40709"/>
    <w:rsid w:val="00A40E30"/>
    <w:rsid w:val="00A41046"/>
    <w:rsid w:val="00A427EA"/>
    <w:rsid w:val="00A42CA5"/>
    <w:rsid w:val="00A4318E"/>
    <w:rsid w:val="00A43669"/>
    <w:rsid w:val="00A43DAA"/>
    <w:rsid w:val="00A44713"/>
    <w:rsid w:val="00A46A8E"/>
    <w:rsid w:val="00A50154"/>
    <w:rsid w:val="00A50758"/>
    <w:rsid w:val="00A50C6F"/>
    <w:rsid w:val="00A50DA3"/>
    <w:rsid w:val="00A50DD9"/>
    <w:rsid w:val="00A546F9"/>
    <w:rsid w:val="00A5498F"/>
    <w:rsid w:val="00A54B64"/>
    <w:rsid w:val="00A54FF7"/>
    <w:rsid w:val="00A56084"/>
    <w:rsid w:val="00A57F53"/>
    <w:rsid w:val="00A60857"/>
    <w:rsid w:val="00A646F9"/>
    <w:rsid w:val="00A649B7"/>
    <w:rsid w:val="00A65755"/>
    <w:rsid w:val="00A665A6"/>
    <w:rsid w:val="00A676D6"/>
    <w:rsid w:val="00A6781D"/>
    <w:rsid w:val="00A705FB"/>
    <w:rsid w:val="00A710FC"/>
    <w:rsid w:val="00A72146"/>
    <w:rsid w:val="00A72A96"/>
    <w:rsid w:val="00A74EA5"/>
    <w:rsid w:val="00A75439"/>
    <w:rsid w:val="00A75A70"/>
    <w:rsid w:val="00A762D9"/>
    <w:rsid w:val="00A77C2D"/>
    <w:rsid w:val="00A7CF0A"/>
    <w:rsid w:val="00A8004B"/>
    <w:rsid w:val="00A81B00"/>
    <w:rsid w:val="00A8224A"/>
    <w:rsid w:val="00A82F05"/>
    <w:rsid w:val="00A84C18"/>
    <w:rsid w:val="00A84F2F"/>
    <w:rsid w:val="00A855E0"/>
    <w:rsid w:val="00A86D1C"/>
    <w:rsid w:val="00A8715C"/>
    <w:rsid w:val="00A87E3A"/>
    <w:rsid w:val="00A9047F"/>
    <w:rsid w:val="00A90B08"/>
    <w:rsid w:val="00A912EB"/>
    <w:rsid w:val="00A92C72"/>
    <w:rsid w:val="00A93362"/>
    <w:rsid w:val="00A93B14"/>
    <w:rsid w:val="00A93F00"/>
    <w:rsid w:val="00A94783"/>
    <w:rsid w:val="00A948AA"/>
    <w:rsid w:val="00A9522A"/>
    <w:rsid w:val="00A956EB"/>
    <w:rsid w:val="00A95930"/>
    <w:rsid w:val="00A96538"/>
    <w:rsid w:val="00A96F30"/>
    <w:rsid w:val="00A97738"/>
    <w:rsid w:val="00AA12A4"/>
    <w:rsid w:val="00AA1B24"/>
    <w:rsid w:val="00AA2665"/>
    <w:rsid w:val="00AA291C"/>
    <w:rsid w:val="00AA2CF0"/>
    <w:rsid w:val="00AA2DE0"/>
    <w:rsid w:val="00AA37B4"/>
    <w:rsid w:val="00AA3822"/>
    <w:rsid w:val="00AA3D46"/>
    <w:rsid w:val="00AA4379"/>
    <w:rsid w:val="00AA6F2F"/>
    <w:rsid w:val="00AA7188"/>
    <w:rsid w:val="00AB0009"/>
    <w:rsid w:val="00AB2A79"/>
    <w:rsid w:val="00AB37C7"/>
    <w:rsid w:val="00AB3F49"/>
    <w:rsid w:val="00AB3F4F"/>
    <w:rsid w:val="00AB3F6D"/>
    <w:rsid w:val="00AB4190"/>
    <w:rsid w:val="00AB4550"/>
    <w:rsid w:val="00AB5140"/>
    <w:rsid w:val="00AB782B"/>
    <w:rsid w:val="00AC10CD"/>
    <w:rsid w:val="00AC12F5"/>
    <w:rsid w:val="00AC1ABF"/>
    <w:rsid w:val="00AC1BE7"/>
    <w:rsid w:val="00AC29B1"/>
    <w:rsid w:val="00AC331F"/>
    <w:rsid w:val="00AC3B6A"/>
    <w:rsid w:val="00AC3B76"/>
    <w:rsid w:val="00AC4AF8"/>
    <w:rsid w:val="00AC551C"/>
    <w:rsid w:val="00AC6EAA"/>
    <w:rsid w:val="00AC6F55"/>
    <w:rsid w:val="00AD03E1"/>
    <w:rsid w:val="00AD07D8"/>
    <w:rsid w:val="00AD3B05"/>
    <w:rsid w:val="00AD5C73"/>
    <w:rsid w:val="00AD5D8E"/>
    <w:rsid w:val="00AD67FC"/>
    <w:rsid w:val="00AE0352"/>
    <w:rsid w:val="00AE08F7"/>
    <w:rsid w:val="00AE0A22"/>
    <w:rsid w:val="00AE0D9F"/>
    <w:rsid w:val="00AE2214"/>
    <w:rsid w:val="00AE370C"/>
    <w:rsid w:val="00AE4F5A"/>
    <w:rsid w:val="00AE705E"/>
    <w:rsid w:val="00AE712F"/>
    <w:rsid w:val="00AE76B4"/>
    <w:rsid w:val="00AE7D75"/>
    <w:rsid w:val="00AF0136"/>
    <w:rsid w:val="00AF2EB4"/>
    <w:rsid w:val="00AF366F"/>
    <w:rsid w:val="00AF4520"/>
    <w:rsid w:val="00AF6152"/>
    <w:rsid w:val="00AF61BF"/>
    <w:rsid w:val="00AF6C62"/>
    <w:rsid w:val="00B0022D"/>
    <w:rsid w:val="00B008E7"/>
    <w:rsid w:val="00B01CEF"/>
    <w:rsid w:val="00B04366"/>
    <w:rsid w:val="00B04639"/>
    <w:rsid w:val="00B04EBF"/>
    <w:rsid w:val="00B055FF"/>
    <w:rsid w:val="00B06DAC"/>
    <w:rsid w:val="00B07132"/>
    <w:rsid w:val="00B072B7"/>
    <w:rsid w:val="00B07B8B"/>
    <w:rsid w:val="00B07EB4"/>
    <w:rsid w:val="00B10459"/>
    <w:rsid w:val="00B106F7"/>
    <w:rsid w:val="00B1152B"/>
    <w:rsid w:val="00B12D4A"/>
    <w:rsid w:val="00B12DCE"/>
    <w:rsid w:val="00B132A9"/>
    <w:rsid w:val="00B1388E"/>
    <w:rsid w:val="00B1428E"/>
    <w:rsid w:val="00B15316"/>
    <w:rsid w:val="00B15477"/>
    <w:rsid w:val="00B17032"/>
    <w:rsid w:val="00B17E08"/>
    <w:rsid w:val="00B17E94"/>
    <w:rsid w:val="00B2064A"/>
    <w:rsid w:val="00B23273"/>
    <w:rsid w:val="00B24424"/>
    <w:rsid w:val="00B25742"/>
    <w:rsid w:val="00B258E7"/>
    <w:rsid w:val="00B25A7A"/>
    <w:rsid w:val="00B261A5"/>
    <w:rsid w:val="00B262AB"/>
    <w:rsid w:val="00B26EBC"/>
    <w:rsid w:val="00B27B8E"/>
    <w:rsid w:val="00B27D0E"/>
    <w:rsid w:val="00B27D5B"/>
    <w:rsid w:val="00B31F22"/>
    <w:rsid w:val="00B32E16"/>
    <w:rsid w:val="00B33910"/>
    <w:rsid w:val="00B33C04"/>
    <w:rsid w:val="00B34462"/>
    <w:rsid w:val="00B345E4"/>
    <w:rsid w:val="00B34E67"/>
    <w:rsid w:val="00B353A0"/>
    <w:rsid w:val="00B35E0E"/>
    <w:rsid w:val="00B36E09"/>
    <w:rsid w:val="00B37100"/>
    <w:rsid w:val="00B37298"/>
    <w:rsid w:val="00B37351"/>
    <w:rsid w:val="00B3798B"/>
    <w:rsid w:val="00B40391"/>
    <w:rsid w:val="00B4049E"/>
    <w:rsid w:val="00B41502"/>
    <w:rsid w:val="00B4228F"/>
    <w:rsid w:val="00B4244F"/>
    <w:rsid w:val="00B42AD6"/>
    <w:rsid w:val="00B43158"/>
    <w:rsid w:val="00B44F0D"/>
    <w:rsid w:val="00B45DFC"/>
    <w:rsid w:val="00B46FDF"/>
    <w:rsid w:val="00B50FA7"/>
    <w:rsid w:val="00B50FCC"/>
    <w:rsid w:val="00B51002"/>
    <w:rsid w:val="00B52047"/>
    <w:rsid w:val="00B520BC"/>
    <w:rsid w:val="00B5323D"/>
    <w:rsid w:val="00B54F14"/>
    <w:rsid w:val="00B55D6D"/>
    <w:rsid w:val="00B55EBF"/>
    <w:rsid w:val="00B600E4"/>
    <w:rsid w:val="00B6056E"/>
    <w:rsid w:val="00B62EBC"/>
    <w:rsid w:val="00B6303C"/>
    <w:rsid w:val="00B64CB8"/>
    <w:rsid w:val="00B654BD"/>
    <w:rsid w:val="00B6681E"/>
    <w:rsid w:val="00B67444"/>
    <w:rsid w:val="00B70679"/>
    <w:rsid w:val="00B72711"/>
    <w:rsid w:val="00B72AD6"/>
    <w:rsid w:val="00B73508"/>
    <w:rsid w:val="00B74235"/>
    <w:rsid w:val="00B75A2D"/>
    <w:rsid w:val="00B7684D"/>
    <w:rsid w:val="00B7718A"/>
    <w:rsid w:val="00B7725E"/>
    <w:rsid w:val="00B7745B"/>
    <w:rsid w:val="00B779A8"/>
    <w:rsid w:val="00B81D14"/>
    <w:rsid w:val="00B86841"/>
    <w:rsid w:val="00B86ACD"/>
    <w:rsid w:val="00B8773F"/>
    <w:rsid w:val="00B90C6E"/>
    <w:rsid w:val="00B91137"/>
    <w:rsid w:val="00B911BB"/>
    <w:rsid w:val="00B92485"/>
    <w:rsid w:val="00B93607"/>
    <w:rsid w:val="00B93A9A"/>
    <w:rsid w:val="00B95490"/>
    <w:rsid w:val="00B9613A"/>
    <w:rsid w:val="00B968AB"/>
    <w:rsid w:val="00B97242"/>
    <w:rsid w:val="00B978E7"/>
    <w:rsid w:val="00BA0FB4"/>
    <w:rsid w:val="00BA116B"/>
    <w:rsid w:val="00BA1223"/>
    <w:rsid w:val="00BA1933"/>
    <w:rsid w:val="00BA2215"/>
    <w:rsid w:val="00BA2461"/>
    <w:rsid w:val="00BA287F"/>
    <w:rsid w:val="00BA3164"/>
    <w:rsid w:val="00BA364E"/>
    <w:rsid w:val="00BA3D08"/>
    <w:rsid w:val="00BA40E5"/>
    <w:rsid w:val="00BA49EE"/>
    <w:rsid w:val="00BA5EA6"/>
    <w:rsid w:val="00BA74A2"/>
    <w:rsid w:val="00BB02E4"/>
    <w:rsid w:val="00BB0A1E"/>
    <w:rsid w:val="00BB0D93"/>
    <w:rsid w:val="00BB0F77"/>
    <w:rsid w:val="00BB14C7"/>
    <w:rsid w:val="00BB22D5"/>
    <w:rsid w:val="00BB3007"/>
    <w:rsid w:val="00BB4931"/>
    <w:rsid w:val="00BB4A62"/>
    <w:rsid w:val="00BB5127"/>
    <w:rsid w:val="00BB62BC"/>
    <w:rsid w:val="00BB63D9"/>
    <w:rsid w:val="00BB6FAD"/>
    <w:rsid w:val="00BC01D6"/>
    <w:rsid w:val="00BC0950"/>
    <w:rsid w:val="00BC0CE6"/>
    <w:rsid w:val="00BC1BB7"/>
    <w:rsid w:val="00BC40DD"/>
    <w:rsid w:val="00BC42F8"/>
    <w:rsid w:val="00BC5EA2"/>
    <w:rsid w:val="00BC63EA"/>
    <w:rsid w:val="00BC667B"/>
    <w:rsid w:val="00BD0C8B"/>
    <w:rsid w:val="00BD1B71"/>
    <w:rsid w:val="00BD2824"/>
    <w:rsid w:val="00BD2EA5"/>
    <w:rsid w:val="00BD36F5"/>
    <w:rsid w:val="00BD3B37"/>
    <w:rsid w:val="00BD4530"/>
    <w:rsid w:val="00BD4F69"/>
    <w:rsid w:val="00BD5188"/>
    <w:rsid w:val="00BD6B35"/>
    <w:rsid w:val="00BE23EC"/>
    <w:rsid w:val="00BE27C2"/>
    <w:rsid w:val="00BE3397"/>
    <w:rsid w:val="00BE68EA"/>
    <w:rsid w:val="00BF1146"/>
    <w:rsid w:val="00C000F6"/>
    <w:rsid w:val="00C0015C"/>
    <w:rsid w:val="00C00527"/>
    <w:rsid w:val="00C0139D"/>
    <w:rsid w:val="00C020E6"/>
    <w:rsid w:val="00C0261B"/>
    <w:rsid w:val="00C04D36"/>
    <w:rsid w:val="00C050AE"/>
    <w:rsid w:val="00C0534A"/>
    <w:rsid w:val="00C06C96"/>
    <w:rsid w:val="00C06DD9"/>
    <w:rsid w:val="00C07E21"/>
    <w:rsid w:val="00C11A38"/>
    <w:rsid w:val="00C12589"/>
    <w:rsid w:val="00C128C5"/>
    <w:rsid w:val="00C1325C"/>
    <w:rsid w:val="00C13824"/>
    <w:rsid w:val="00C15A85"/>
    <w:rsid w:val="00C1660A"/>
    <w:rsid w:val="00C16A69"/>
    <w:rsid w:val="00C20D15"/>
    <w:rsid w:val="00C21980"/>
    <w:rsid w:val="00C22ED9"/>
    <w:rsid w:val="00C2303E"/>
    <w:rsid w:val="00C247CF"/>
    <w:rsid w:val="00C24C3D"/>
    <w:rsid w:val="00C25C10"/>
    <w:rsid w:val="00C27477"/>
    <w:rsid w:val="00C27700"/>
    <w:rsid w:val="00C27E71"/>
    <w:rsid w:val="00C31089"/>
    <w:rsid w:val="00C317DF"/>
    <w:rsid w:val="00C3272B"/>
    <w:rsid w:val="00C32D42"/>
    <w:rsid w:val="00C32E57"/>
    <w:rsid w:val="00C3489F"/>
    <w:rsid w:val="00C35795"/>
    <w:rsid w:val="00C35FD6"/>
    <w:rsid w:val="00C36E8D"/>
    <w:rsid w:val="00C36EA5"/>
    <w:rsid w:val="00C404C2"/>
    <w:rsid w:val="00C40A92"/>
    <w:rsid w:val="00C41BE0"/>
    <w:rsid w:val="00C4230B"/>
    <w:rsid w:val="00C4330A"/>
    <w:rsid w:val="00C4401E"/>
    <w:rsid w:val="00C44718"/>
    <w:rsid w:val="00C4482F"/>
    <w:rsid w:val="00C4499B"/>
    <w:rsid w:val="00C4527B"/>
    <w:rsid w:val="00C454B8"/>
    <w:rsid w:val="00C4662D"/>
    <w:rsid w:val="00C47096"/>
    <w:rsid w:val="00C473AE"/>
    <w:rsid w:val="00C47C7A"/>
    <w:rsid w:val="00C47DEF"/>
    <w:rsid w:val="00C47F6A"/>
    <w:rsid w:val="00C50A13"/>
    <w:rsid w:val="00C511F4"/>
    <w:rsid w:val="00C523F4"/>
    <w:rsid w:val="00C53FA4"/>
    <w:rsid w:val="00C54720"/>
    <w:rsid w:val="00C57431"/>
    <w:rsid w:val="00C578EB"/>
    <w:rsid w:val="00C60A46"/>
    <w:rsid w:val="00C60C6A"/>
    <w:rsid w:val="00C61669"/>
    <w:rsid w:val="00C62D3F"/>
    <w:rsid w:val="00C64B02"/>
    <w:rsid w:val="00C64C3D"/>
    <w:rsid w:val="00C6687E"/>
    <w:rsid w:val="00C6698C"/>
    <w:rsid w:val="00C66D9D"/>
    <w:rsid w:val="00C7001B"/>
    <w:rsid w:val="00C71268"/>
    <w:rsid w:val="00C725E2"/>
    <w:rsid w:val="00C726C1"/>
    <w:rsid w:val="00C7278F"/>
    <w:rsid w:val="00C7545D"/>
    <w:rsid w:val="00C75C75"/>
    <w:rsid w:val="00C7602C"/>
    <w:rsid w:val="00C76E49"/>
    <w:rsid w:val="00C82CDD"/>
    <w:rsid w:val="00C83B68"/>
    <w:rsid w:val="00C849A9"/>
    <w:rsid w:val="00C853D5"/>
    <w:rsid w:val="00C858AD"/>
    <w:rsid w:val="00C86992"/>
    <w:rsid w:val="00C8699B"/>
    <w:rsid w:val="00C86D6B"/>
    <w:rsid w:val="00C876CB"/>
    <w:rsid w:val="00C90B50"/>
    <w:rsid w:val="00C910F7"/>
    <w:rsid w:val="00C9127E"/>
    <w:rsid w:val="00C91499"/>
    <w:rsid w:val="00C92851"/>
    <w:rsid w:val="00C934A3"/>
    <w:rsid w:val="00C93670"/>
    <w:rsid w:val="00C93A7D"/>
    <w:rsid w:val="00C955A3"/>
    <w:rsid w:val="00C96815"/>
    <w:rsid w:val="00C97271"/>
    <w:rsid w:val="00C97369"/>
    <w:rsid w:val="00CA1014"/>
    <w:rsid w:val="00CA126C"/>
    <w:rsid w:val="00CA1D90"/>
    <w:rsid w:val="00CA2BB3"/>
    <w:rsid w:val="00CA3567"/>
    <w:rsid w:val="00CA388E"/>
    <w:rsid w:val="00CA481C"/>
    <w:rsid w:val="00CA48A2"/>
    <w:rsid w:val="00CA58A4"/>
    <w:rsid w:val="00CA5AA7"/>
    <w:rsid w:val="00CA78C1"/>
    <w:rsid w:val="00CB1CDE"/>
    <w:rsid w:val="00CB1D82"/>
    <w:rsid w:val="00CB3F1C"/>
    <w:rsid w:val="00CB502B"/>
    <w:rsid w:val="00CB5418"/>
    <w:rsid w:val="00CB5B4C"/>
    <w:rsid w:val="00CB67EB"/>
    <w:rsid w:val="00CB78D6"/>
    <w:rsid w:val="00CC082B"/>
    <w:rsid w:val="00CC0C79"/>
    <w:rsid w:val="00CC1496"/>
    <w:rsid w:val="00CC1D1B"/>
    <w:rsid w:val="00CC21FE"/>
    <w:rsid w:val="00CC4AA8"/>
    <w:rsid w:val="00CC4DB6"/>
    <w:rsid w:val="00CC6CB6"/>
    <w:rsid w:val="00CD10B5"/>
    <w:rsid w:val="00CD11B4"/>
    <w:rsid w:val="00CD2E4B"/>
    <w:rsid w:val="00CD334C"/>
    <w:rsid w:val="00CD51D8"/>
    <w:rsid w:val="00CE0391"/>
    <w:rsid w:val="00CE0F6C"/>
    <w:rsid w:val="00CE1A9A"/>
    <w:rsid w:val="00CE2698"/>
    <w:rsid w:val="00CE2D9B"/>
    <w:rsid w:val="00CE394A"/>
    <w:rsid w:val="00CE68E3"/>
    <w:rsid w:val="00CE6932"/>
    <w:rsid w:val="00CE73A5"/>
    <w:rsid w:val="00CE7E07"/>
    <w:rsid w:val="00CF05BF"/>
    <w:rsid w:val="00CF0DD6"/>
    <w:rsid w:val="00CF1D3B"/>
    <w:rsid w:val="00CF1D96"/>
    <w:rsid w:val="00CF1DE8"/>
    <w:rsid w:val="00CF2B25"/>
    <w:rsid w:val="00CF364A"/>
    <w:rsid w:val="00CF3E9A"/>
    <w:rsid w:val="00CF40F9"/>
    <w:rsid w:val="00CF42A4"/>
    <w:rsid w:val="00CF4536"/>
    <w:rsid w:val="00CF65AD"/>
    <w:rsid w:val="00CF6888"/>
    <w:rsid w:val="00CF6F81"/>
    <w:rsid w:val="00CF724A"/>
    <w:rsid w:val="00D00365"/>
    <w:rsid w:val="00D01481"/>
    <w:rsid w:val="00D01A00"/>
    <w:rsid w:val="00D028D8"/>
    <w:rsid w:val="00D02AA4"/>
    <w:rsid w:val="00D03F88"/>
    <w:rsid w:val="00D057E2"/>
    <w:rsid w:val="00D059F2"/>
    <w:rsid w:val="00D07315"/>
    <w:rsid w:val="00D07F95"/>
    <w:rsid w:val="00D12A34"/>
    <w:rsid w:val="00D17E05"/>
    <w:rsid w:val="00D2096E"/>
    <w:rsid w:val="00D20FA3"/>
    <w:rsid w:val="00D21018"/>
    <w:rsid w:val="00D21486"/>
    <w:rsid w:val="00D218E9"/>
    <w:rsid w:val="00D221E7"/>
    <w:rsid w:val="00D2236A"/>
    <w:rsid w:val="00D225C1"/>
    <w:rsid w:val="00D22688"/>
    <w:rsid w:val="00D22B48"/>
    <w:rsid w:val="00D24D59"/>
    <w:rsid w:val="00D24DE2"/>
    <w:rsid w:val="00D24F3F"/>
    <w:rsid w:val="00D26DCE"/>
    <w:rsid w:val="00D305D2"/>
    <w:rsid w:val="00D31603"/>
    <w:rsid w:val="00D31F9C"/>
    <w:rsid w:val="00D3281C"/>
    <w:rsid w:val="00D33712"/>
    <w:rsid w:val="00D3382A"/>
    <w:rsid w:val="00D339A5"/>
    <w:rsid w:val="00D34738"/>
    <w:rsid w:val="00D34EC5"/>
    <w:rsid w:val="00D355F1"/>
    <w:rsid w:val="00D37085"/>
    <w:rsid w:val="00D404A1"/>
    <w:rsid w:val="00D40BE3"/>
    <w:rsid w:val="00D41189"/>
    <w:rsid w:val="00D42743"/>
    <w:rsid w:val="00D479A3"/>
    <w:rsid w:val="00D52A16"/>
    <w:rsid w:val="00D52AA5"/>
    <w:rsid w:val="00D52D28"/>
    <w:rsid w:val="00D53E81"/>
    <w:rsid w:val="00D53F1F"/>
    <w:rsid w:val="00D54666"/>
    <w:rsid w:val="00D54698"/>
    <w:rsid w:val="00D55021"/>
    <w:rsid w:val="00D554A1"/>
    <w:rsid w:val="00D55B0D"/>
    <w:rsid w:val="00D55DBE"/>
    <w:rsid w:val="00D57CC5"/>
    <w:rsid w:val="00D61B89"/>
    <w:rsid w:val="00D6202E"/>
    <w:rsid w:val="00D6225D"/>
    <w:rsid w:val="00D62582"/>
    <w:rsid w:val="00D6297E"/>
    <w:rsid w:val="00D64438"/>
    <w:rsid w:val="00D644CA"/>
    <w:rsid w:val="00D65C01"/>
    <w:rsid w:val="00D65FEE"/>
    <w:rsid w:val="00D662EC"/>
    <w:rsid w:val="00D6686C"/>
    <w:rsid w:val="00D70D11"/>
    <w:rsid w:val="00D7112F"/>
    <w:rsid w:val="00D7284A"/>
    <w:rsid w:val="00D756E8"/>
    <w:rsid w:val="00D766A4"/>
    <w:rsid w:val="00D77DEE"/>
    <w:rsid w:val="00D814A4"/>
    <w:rsid w:val="00D831F2"/>
    <w:rsid w:val="00D83D2A"/>
    <w:rsid w:val="00D8436A"/>
    <w:rsid w:val="00D84B1C"/>
    <w:rsid w:val="00D87739"/>
    <w:rsid w:val="00D87ACC"/>
    <w:rsid w:val="00D87D56"/>
    <w:rsid w:val="00D909FE"/>
    <w:rsid w:val="00D9193E"/>
    <w:rsid w:val="00D91D5F"/>
    <w:rsid w:val="00D92720"/>
    <w:rsid w:val="00D93750"/>
    <w:rsid w:val="00D93C9B"/>
    <w:rsid w:val="00D94CE5"/>
    <w:rsid w:val="00D9586C"/>
    <w:rsid w:val="00D9678A"/>
    <w:rsid w:val="00D968A2"/>
    <w:rsid w:val="00D974A1"/>
    <w:rsid w:val="00DA1477"/>
    <w:rsid w:val="00DA2127"/>
    <w:rsid w:val="00DA2B33"/>
    <w:rsid w:val="00DA36F1"/>
    <w:rsid w:val="00DA4BE9"/>
    <w:rsid w:val="00DA5247"/>
    <w:rsid w:val="00DA673D"/>
    <w:rsid w:val="00DA7BB1"/>
    <w:rsid w:val="00DB0A49"/>
    <w:rsid w:val="00DB0B57"/>
    <w:rsid w:val="00DB1F1C"/>
    <w:rsid w:val="00DB249B"/>
    <w:rsid w:val="00DB25E7"/>
    <w:rsid w:val="00DB3C1A"/>
    <w:rsid w:val="00DB446D"/>
    <w:rsid w:val="00DB4C41"/>
    <w:rsid w:val="00DB53D1"/>
    <w:rsid w:val="00DB7F40"/>
    <w:rsid w:val="00DC0D56"/>
    <w:rsid w:val="00DC1554"/>
    <w:rsid w:val="00DC285A"/>
    <w:rsid w:val="00DC2E12"/>
    <w:rsid w:val="00DC43A2"/>
    <w:rsid w:val="00DC4AD9"/>
    <w:rsid w:val="00DC5E62"/>
    <w:rsid w:val="00DC6B49"/>
    <w:rsid w:val="00DC7CB3"/>
    <w:rsid w:val="00DD0BAE"/>
    <w:rsid w:val="00DD15A2"/>
    <w:rsid w:val="00DD22AF"/>
    <w:rsid w:val="00DD36AD"/>
    <w:rsid w:val="00DD3F0E"/>
    <w:rsid w:val="00DD4153"/>
    <w:rsid w:val="00DD4191"/>
    <w:rsid w:val="00DD4780"/>
    <w:rsid w:val="00DD4939"/>
    <w:rsid w:val="00DD56B9"/>
    <w:rsid w:val="00DE01F1"/>
    <w:rsid w:val="00DE09B2"/>
    <w:rsid w:val="00DE108F"/>
    <w:rsid w:val="00DE1F9E"/>
    <w:rsid w:val="00DE1FF2"/>
    <w:rsid w:val="00DE274F"/>
    <w:rsid w:val="00DE3B99"/>
    <w:rsid w:val="00DE49A1"/>
    <w:rsid w:val="00DE5264"/>
    <w:rsid w:val="00DE58BA"/>
    <w:rsid w:val="00DE6AA3"/>
    <w:rsid w:val="00DE6FA0"/>
    <w:rsid w:val="00DE6FA7"/>
    <w:rsid w:val="00DE7164"/>
    <w:rsid w:val="00DE7DC2"/>
    <w:rsid w:val="00DF00F8"/>
    <w:rsid w:val="00DF1A3B"/>
    <w:rsid w:val="00DF3235"/>
    <w:rsid w:val="00DF3A2F"/>
    <w:rsid w:val="00DF3DF1"/>
    <w:rsid w:val="00DF430D"/>
    <w:rsid w:val="00DF4C2C"/>
    <w:rsid w:val="00DF4DC8"/>
    <w:rsid w:val="00DF57ED"/>
    <w:rsid w:val="00DF6704"/>
    <w:rsid w:val="00E008B6"/>
    <w:rsid w:val="00E00EBF"/>
    <w:rsid w:val="00E011A8"/>
    <w:rsid w:val="00E0184A"/>
    <w:rsid w:val="00E01E18"/>
    <w:rsid w:val="00E021DE"/>
    <w:rsid w:val="00E02F3C"/>
    <w:rsid w:val="00E033FD"/>
    <w:rsid w:val="00E037E8"/>
    <w:rsid w:val="00E04F4D"/>
    <w:rsid w:val="00E05233"/>
    <w:rsid w:val="00E05977"/>
    <w:rsid w:val="00E05ECA"/>
    <w:rsid w:val="00E10495"/>
    <w:rsid w:val="00E108B8"/>
    <w:rsid w:val="00E10C71"/>
    <w:rsid w:val="00E1249F"/>
    <w:rsid w:val="00E12671"/>
    <w:rsid w:val="00E12D15"/>
    <w:rsid w:val="00E1387E"/>
    <w:rsid w:val="00E13909"/>
    <w:rsid w:val="00E144F2"/>
    <w:rsid w:val="00E14AA2"/>
    <w:rsid w:val="00E1526A"/>
    <w:rsid w:val="00E154B7"/>
    <w:rsid w:val="00E15992"/>
    <w:rsid w:val="00E15ABB"/>
    <w:rsid w:val="00E15FFC"/>
    <w:rsid w:val="00E16927"/>
    <w:rsid w:val="00E1775D"/>
    <w:rsid w:val="00E23098"/>
    <w:rsid w:val="00E24A97"/>
    <w:rsid w:val="00E24FC4"/>
    <w:rsid w:val="00E24FD2"/>
    <w:rsid w:val="00E26024"/>
    <w:rsid w:val="00E26CD0"/>
    <w:rsid w:val="00E26E6A"/>
    <w:rsid w:val="00E26EBE"/>
    <w:rsid w:val="00E27303"/>
    <w:rsid w:val="00E276C4"/>
    <w:rsid w:val="00E30AD4"/>
    <w:rsid w:val="00E31C45"/>
    <w:rsid w:val="00E32895"/>
    <w:rsid w:val="00E347A4"/>
    <w:rsid w:val="00E347C5"/>
    <w:rsid w:val="00E34D5E"/>
    <w:rsid w:val="00E35CAF"/>
    <w:rsid w:val="00E36C99"/>
    <w:rsid w:val="00E37900"/>
    <w:rsid w:val="00E37D69"/>
    <w:rsid w:val="00E37F3A"/>
    <w:rsid w:val="00E40335"/>
    <w:rsid w:val="00E404A9"/>
    <w:rsid w:val="00E4101A"/>
    <w:rsid w:val="00E4143F"/>
    <w:rsid w:val="00E42B0D"/>
    <w:rsid w:val="00E42B1E"/>
    <w:rsid w:val="00E4351F"/>
    <w:rsid w:val="00E44182"/>
    <w:rsid w:val="00E44CAB"/>
    <w:rsid w:val="00E45E82"/>
    <w:rsid w:val="00E469BB"/>
    <w:rsid w:val="00E47A2C"/>
    <w:rsid w:val="00E47BA1"/>
    <w:rsid w:val="00E50E13"/>
    <w:rsid w:val="00E53506"/>
    <w:rsid w:val="00E54685"/>
    <w:rsid w:val="00E54ADB"/>
    <w:rsid w:val="00E54F89"/>
    <w:rsid w:val="00E5654A"/>
    <w:rsid w:val="00E56FFC"/>
    <w:rsid w:val="00E57258"/>
    <w:rsid w:val="00E57EB7"/>
    <w:rsid w:val="00E6148A"/>
    <w:rsid w:val="00E62404"/>
    <w:rsid w:val="00E63E6F"/>
    <w:rsid w:val="00E63F19"/>
    <w:rsid w:val="00E666B3"/>
    <w:rsid w:val="00E66A5E"/>
    <w:rsid w:val="00E66C0F"/>
    <w:rsid w:val="00E66E67"/>
    <w:rsid w:val="00E7121D"/>
    <w:rsid w:val="00E717E7"/>
    <w:rsid w:val="00E71B0D"/>
    <w:rsid w:val="00E7266A"/>
    <w:rsid w:val="00E738D2"/>
    <w:rsid w:val="00E76790"/>
    <w:rsid w:val="00E76E82"/>
    <w:rsid w:val="00E81898"/>
    <w:rsid w:val="00E81970"/>
    <w:rsid w:val="00E825A0"/>
    <w:rsid w:val="00E83039"/>
    <w:rsid w:val="00E84404"/>
    <w:rsid w:val="00E845C6"/>
    <w:rsid w:val="00E85B8E"/>
    <w:rsid w:val="00E87361"/>
    <w:rsid w:val="00E87683"/>
    <w:rsid w:val="00E90BD7"/>
    <w:rsid w:val="00E90C23"/>
    <w:rsid w:val="00E910B2"/>
    <w:rsid w:val="00E91722"/>
    <w:rsid w:val="00E918FC"/>
    <w:rsid w:val="00E91D7D"/>
    <w:rsid w:val="00E929EB"/>
    <w:rsid w:val="00E93BB9"/>
    <w:rsid w:val="00E93E67"/>
    <w:rsid w:val="00E93E87"/>
    <w:rsid w:val="00E94A28"/>
    <w:rsid w:val="00E9565E"/>
    <w:rsid w:val="00E95681"/>
    <w:rsid w:val="00E95E34"/>
    <w:rsid w:val="00E96E00"/>
    <w:rsid w:val="00E97A09"/>
    <w:rsid w:val="00E97A44"/>
    <w:rsid w:val="00EA08F0"/>
    <w:rsid w:val="00EA23B2"/>
    <w:rsid w:val="00EA27AA"/>
    <w:rsid w:val="00EA2C68"/>
    <w:rsid w:val="00EA3780"/>
    <w:rsid w:val="00EA3DC8"/>
    <w:rsid w:val="00EA455B"/>
    <w:rsid w:val="00EA48C1"/>
    <w:rsid w:val="00EA5C35"/>
    <w:rsid w:val="00EA645E"/>
    <w:rsid w:val="00EA7B41"/>
    <w:rsid w:val="00EB1FEC"/>
    <w:rsid w:val="00EB225C"/>
    <w:rsid w:val="00EB241E"/>
    <w:rsid w:val="00EB2FD4"/>
    <w:rsid w:val="00EB3209"/>
    <w:rsid w:val="00EB3F5B"/>
    <w:rsid w:val="00EB5457"/>
    <w:rsid w:val="00EC097F"/>
    <w:rsid w:val="00EC205E"/>
    <w:rsid w:val="00EC20E9"/>
    <w:rsid w:val="00EC234A"/>
    <w:rsid w:val="00EC310A"/>
    <w:rsid w:val="00EC3580"/>
    <w:rsid w:val="00EC3E37"/>
    <w:rsid w:val="00EC431D"/>
    <w:rsid w:val="00EC52E2"/>
    <w:rsid w:val="00EC606D"/>
    <w:rsid w:val="00EC645A"/>
    <w:rsid w:val="00EC7790"/>
    <w:rsid w:val="00ED0222"/>
    <w:rsid w:val="00ED162F"/>
    <w:rsid w:val="00ED1A03"/>
    <w:rsid w:val="00ED1C4F"/>
    <w:rsid w:val="00ED2502"/>
    <w:rsid w:val="00ED26E2"/>
    <w:rsid w:val="00ED50F6"/>
    <w:rsid w:val="00ED5B9E"/>
    <w:rsid w:val="00ED6189"/>
    <w:rsid w:val="00ED63B4"/>
    <w:rsid w:val="00ED6778"/>
    <w:rsid w:val="00EE29C0"/>
    <w:rsid w:val="00EE2C30"/>
    <w:rsid w:val="00EE3223"/>
    <w:rsid w:val="00EE69E0"/>
    <w:rsid w:val="00EE6C96"/>
    <w:rsid w:val="00EE72B0"/>
    <w:rsid w:val="00EE7E42"/>
    <w:rsid w:val="00EF0238"/>
    <w:rsid w:val="00EF0A3F"/>
    <w:rsid w:val="00EF0D8B"/>
    <w:rsid w:val="00EF1BFA"/>
    <w:rsid w:val="00EF3BA9"/>
    <w:rsid w:val="00EF4BE6"/>
    <w:rsid w:val="00EF532A"/>
    <w:rsid w:val="00EF7769"/>
    <w:rsid w:val="00EF7834"/>
    <w:rsid w:val="00EF7F2B"/>
    <w:rsid w:val="00F00928"/>
    <w:rsid w:val="00F01A37"/>
    <w:rsid w:val="00F01B8B"/>
    <w:rsid w:val="00F01CD6"/>
    <w:rsid w:val="00F02B38"/>
    <w:rsid w:val="00F02CD0"/>
    <w:rsid w:val="00F03205"/>
    <w:rsid w:val="00F03370"/>
    <w:rsid w:val="00F04547"/>
    <w:rsid w:val="00F04748"/>
    <w:rsid w:val="00F076C9"/>
    <w:rsid w:val="00F10330"/>
    <w:rsid w:val="00F10B8E"/>
    <w:rsid w:val="00F13A94"/>
    <w:rsid w:val="00F13C6B"/>
    <w:rsid w:val="00F149C6"/>
    <w:rsid w:val="00F14F69"/>
    <w:rsid w:val="00F158CE"/>
    <w:rsid w:val="00F161D2"/>
    <w:rsid w:val="00F1633D"/>
    <w:rsid w:val="00F1681E"/>
    <w:rsid w:val="00F16DE7"/>
    <w:rsid w:val="00F17F22"/>
    <w:rsid w:val="00F17FE3"/>
    <w:rsid w:val="00F20CC2"/>
    <w:rsid w:val="00F22934"/>
    <w:rsid w:val="00F23959"/>
    <w:rsid w:val="00F26782"/>
    <w:rsid w:val="00F26D5F"/>
    <w:rsid w:val="00F26E9C"/>
    <w:rsid w:val="00F310C5"/>
    <w:rsid w:val="00F316ED"/>
    <w:rsid w:val="00F31D89"/>
    <w:rsid w:val="00F32564"/>
    <w:rsid w:val="00F34800"/>
    <w:rsid w:val="00F359D0"/>
    <w:rsid w:val="00F361D6"/>
    <w:rsid w:val="00F36AD2"/>
    <w:rsid w:val="00F37E2F"/>
    <w:rsid w:val="00F40D67"/>
    <w:rsid w:val="00F4132B"/>
    <w:rsid w:val="00F416CF"/>
    <w:rsid w:val="00F4179D"/>
    <w:rsid w:val="00F41EDE"/>
    <w:rsid w:val="00F442F7"/>
    <w:rsid w:val="00F46A5A"/>
    <w:rsid w:val="00F502CB"/>
    <w:rsid w:val="00F527EB"/>
    <w:rsid w:val="00F54A38"/>
    <w:rsid w:val="00F55110"/>
    <w:rsid w:val="00F55C08"/>
    <w:rsid w:val="00F56D35"/>
    <w:rsid w:val="00F578CE"/>
    <w:rsid w:val="00F60297"/>
    <w:rsid w:val="00F60BDC"/>
    <w:rsid w:val="00F611FC"/>
    <w:rsid w:val="00F62EC3"/>
    <w:rsid w:val="00F630A4"/>
    <w:rsid w:val="00F638B3"/>
    <w:rsid w:val="00F63F00"/>
    <w:rsid w:val="00F64A05"/>
    <w:rsid w:val="00F64A08"/>
    <w:rsid w:val="00F67750"/>
    <w:rsid w:val="00F677FA"/>
    <w:rsid w:val="00F67CB7"/>
    <w:rsid w:val="00F7033C"/>
    <w:rsid w:val="00F70EBF"/>
    <w:rsid w:val="00F724AC"/>
    <w:rsid w:val="00F7371E"/>
    <w:rsid w:val="00F744CF"/>
    <w:rsid w:val="00F74F48"/>
    <w:rsid w:val="00F7504E"/>
    <w:rsid w:val="00F76A81"/>
    <w:rsid w:val="00F76B21"/>
    <w:rsid w:val="00F76DFC"/>
    <w:rsid w:val="00F775E5"/>
    <w:rsid w:val="00F827CF"/>
    <w:rsid w:val="00F82BBA"/>
    <w:rsid w:val="00F8339F"/>
    <w:rsid w:val="00F83E1D"/>
    <w:rsid w:val="00F85298"/>
    <w:rsid w:val="00F85800"/>
    <w:rsid w:val="00F860E0"/>
    <w:rsid w:val="00F87D7F"/>
    <w:rsid w:val="00F87F68"/>
    <w:rsid w:val="00F9008C"/>
    <w:rsid w:val="00F908F9"/>
    <w:rsid w:val="00F90D05"/>
    <w:rsid w:val="00F920BF"/>
    <w:rsid w:val="00F92B61"/>
    <w:rsid w:val="00F92C62"/>
    <w:rsid w:val="00F92C7F"/>
    <w:rsid w:val="00F92E13"/>
    <w:rsid w:val="00F930A7"/>
    <w:rsid w:val="00F93532"/>
    <w:rsid w:val="00F96404"/>
    <w:rsid w:val="00F96415"/>
    <w:rsid w:val="00F96B2B"/>
    <w:rsid w:val="00F97AD4"/>
    <w:rsid w:val="00FA2C59"/>
    <w:rsid w:val="00FA3486"/>
    <w:rsid w:val="00FA3FF0"/>
    <w:rsid w:val="00FA48AC"/>
    <w:rsid w:val="00FA49C2"/>
    <w:rsid w:val="00FA50EE"/>
    <w:rsid w:val="00FA69E3"/>
    <w:rsid w:val="00FB082D"/>
    <w:rsid w:val="00FB0A4A"/>
    <w:rsid w:val="00FB1B8D"/>
    <w:rsid w:val="00FB33D6"/>
    <w:rsid w:val="00FB3810"/>
    <w:rsid w:val="00FB5804"/>
    <w:rsid w:val="00FC04C7"/>
    <w:rsid w:val="00FC05F9"/>
    <w:rsid w:val="00FC090E"/>
    <w:rsid w:val="00FC0ED0"/>
    <w:rsid w:val="00FC2751"/>
    <w:rsid w:val="00FC2C93"/>
    <w:rsid w:val="00FC326E"/>
    <w:rsid w:val="00FC338E"/>
    <w:rsid w:val="00FC3FED"/>
    <w:rsid w:val="00FC4315"/>
    <w:rsid w:val="00FC4472"/>
    <w:rsid w:val="00FC463D"/>
    <w:rsid w:val="00FC4B2B"/>
    <w:rsid w:val="00FC4FCC"/>
    <w:rsid w:val="00FC51AE"/>
    <w:rsid w:val="00FC64CA"/>
    <w:rsid w:val="00FC70C1"/>
    <w:rsid w:val="00FC7BAF"/>
    <w:rsid w:val="00FD07EF"/>
    <w:rsid w:val="00FD2AB7"/>
    <w:rsid w:val="00FD69D4"/>
    <w:rsid w:val="00FD6FF6"/>
    <w:rsid w:val="00FD736F"/>
    <w:rsid w:val="00FE068F"/>
    <w:rsid w:val="00FE0795"/>
    <w:rsid w:val="00FE21CA"/>
    <w:rsid w:val="00FE2584"/>
    <w:rsid w:val="00FE2A97"/>
    <w:rsid w:val="00FE39EB"/>
    <w:rsid w:val="00FE4168"/>
    <w:rsid w:val="00FE4421"/>
    <w:rsid w:val="00FE4DA6"/>
    <w:rsid w:val="00FE598F"/>
    <w:rsid w:val="00FE5E9A"/>
    <w:rsid w:val="00FE619A"/>
    <w:rsid w:val="00FE6769"/>
    <w:rsid w:val="00FE795D"/>
    <w:rsid w:val="00FF02EC"/>
    <w:rsid w:val="00FF1592"/>
    <w:rsid w:val="00FF3AC4"/>
    <w:rsid w:val="00FF3D45"/>
    <w:rsid w:val="00FF4009"/>
    <w:rsid w:val="00FF414C"/>
    <w:rsid w:val="00FF4585"/>
    <w:rsid w:val="00FF4F27"/>
    <w:rsid w:val="00FF6441"/>
    <w:rsid w:val="00FF6911"/>
    <w:rsid w:val="00FF6C4C"/>
    <w:rsid w:val="00FF70E8"/>
    <w:rsid w:val="00FF7748"/>
    <w:rsid w:val="017C37D1"/>
    <w:rsid w:val="022E2647"/>
    <w:rsid w:val="026B968E"/>
    <w:rsid w:val="02B78920"/>
    <w:rsid w:val="030B9DAC"/>
    <w:rsid w:val="0313F611"/>
    <w:rsid w:val="04824E1E"/>
    <w:rsid w:val="050573F1"/>
    <w:rsid w:val="057403E1"/>
    <w:rsid w:val="0596FB65"/>
    <w:rsid w:val="0647948C"/>
    <w:rsid w:val="06644FC5"/>
    <w:rsid w:val="06BD1E93"/>
    <w:rsid w:val="06BE8763"/>
    <w:rsid w:val="06DA4DC1"/>
    <w:rsid w:val="07EA90C0"/>
    <w:rsid w:val="0869BF3D"/>
    <w:rsid w:val="08C1C9A3"/>
    <w:rsid w:val="09790897"/>
    <w:rsid w:val="0A1415DF"/>
    <w:rsid w:val="0C54E50C"/>
    <w:rsid w:val="0C8D9D96"/>
    <w:rsid w:val="0D04F467"/>
    <w:rsid w:val="0EF53C3F"/>
    <w:rsid w:val="0F5F0B19"/>
    <w:rsid w:val="124DC49A"/>
    <w:rsid w:val="13C846C7"/>
    <w:rsid w:val="14CC2F7F"/>
    <w:rsid w:val="15CDAD2E"/>
    <w:rsid w:val="15E7B02F"/>
    <w:rsid w:val="16D3BCE6"/>
    <w:rsid w:val="18424B02"/>
    <w:rsid w:val="1A1216A0"/>
    <w:rsid w:val="1C858CFA"/>
    <w:rsid w:val="1CA42461"/>
    <w:rsid w:val="1CBCB6F2"/>
    <w:rsid w:val="1D2B2D4D"/>
    <w:rsid w:val="1E24CBED"/>
    <w:rsid w:val="1E90C0F1"/>
    <w:rsid w:val="1FD3FAD7"/>
    <w:rsid w:val="2057BDD4"/>
    <w:rsid w:val="208D5907"/>
    <w:rsid w:val="20CDB6D3"/>
    <w:rsid w:val="213DC3BD"/>
    <w:rsid w:val="219EE1FE"/>
    <w:rsid w:val="22084140"/>
    <w:rsid w:val="22EE649E"/>
    <w:rsid w:val="230F15FF"/>
    <w:rsid w:val="249B66BA"/>
    <w:rsid w:val="2618C209"/>
    <w:rsid w:val="278BE5C1"/>
    <w:rsid w:val="27DC859F"/>
    <w:rsid w:val="29380D7A"/>
    <w:rsid w:val="299C1CF6"/>
    <w:rsid w:val="2ADB9146"/>
    <w:rsid w:val="2B591FEE"/>
    <w:rsid w:val="2B59995B"/>
    <w:rsid w:val="2B9D5FC2"/>
    <w:rsid w:val="2C0456A5"/>
    <w:rsid w:val="2C14DD05"/>
    <w:rsid w:val="2D6E6629"/>
    <w:rsid w:val="2DC69D7F"/>
    <w:rsid w:val="30D846B7"/>
    <w:rsid w:val="32481AA1"/>
    <w:rsid w:val="348F52DC"/>
    <w:rsid w:val="353C4FFB"/>
    <w:rsid w:val="3553FFF9"/>
    <w:rsid w:val="35A06024"/>
    <w:rsid w:val="360B441C"/>
    <w:rsid w:val="3629DF44"/>
    <w:rsid w:val="3630E4BB"/>
    <w:rsid w:val="3703D40C"/>
    <w:rsid w:val="37CE9491"/>
    <w:rsid w:val="38665046"/>
    <w:rsid w:val="3C05458B"/>
    <w:rsid w:val="3C5C2954"/>
    <w:rsid w:val="3C8E703A"/>
    <w:rsid w:val="3CA063A8"/>
    <w:rsid w:val="3CE269B8"/>
    <w:rsid w:val="3E971501"/>
    <w:rsid w:val="3ED579B0"/>
    <w:rsid w:val="3F128C4E"/>
    <w:rsid w:val="3FA21331"/>
    <w:rsid w:val="3FA9D366"/>
    <w:rsid w:val="407F1BD8"/>
    <w:rsid w:val="4182CEC4"/>
    <w:rsid w:val="41B385D4"/>
    <w:rsid w:val="433AD58B"/>
    <w:rsid w:val="443960F6"/>
    <w:rsid w:val="44DFBB6F"/>
    <w:rsid w:val="45D44A51"/>
    <w:rsid w:val="46580E70"/>
    <w:rsid w:val="46CBC949"/>
    <w:rsid w:val="47900F35"/>
    <w:rsid w:val="47DD7240"/>
    <w:rsid w:val="4AC31D6B"/>
    <w:rsid w:val="4B3A5469"/>
    <w:rsid w:val="4BC7F2BC"/>
    <w:rsid w:val="4CAE2892"/>
    <w:rsid w:val="4E3CB057"/>
    <w:rsid w:val="4E77F294"/>
    <w:rsid w:val="4F89B46D"/>
    <w:rsid w:val="4FAFDA36"/>
    <w:rsid w:val="51E7049C"/>
    <w:rsid w:val="52B58D3F"/>
    <w:rsid w:val="52ED9A36"/>
    <w:rsid w:val="53D94211"/>
    <w:rsid w:val="53EE5606"/>
    <w:rsid w:val="5428C18A"/>
    <w:rsid w:val="54C02CFE"/>
    <w:rsid w:val="54EAB17B"/>
    <w:rsid w:val="564E75F7"/>
    <w:rsid w:val="567E95EB"/>
    <w:rsid w:val="56FAA913"/>
    <w:rsid w:val="5723DAF6"/>
    <w:rsid w:val="59346411"/>
    <w:rsid w:val="59E3B645"/>
    <w:rsid w:val="5A35A332"/>
    <w:rsid w:val="5A71B53B"/>
    <w:rsid w:val="5B154A8C"/>
    <w:rsid w:val="5C9E126D"/>
    <w:rsid w:val="5DA7BFC5"/>
    <w:rsid w:val="5F6FA638"/>
    <w:rsid w:val="606B83AF"/>
    <w:rsid w:val="615AF196"/>
    <w:rsid w:val="628B02FF"/>
    <w:rsid w:val="62AECCA7"/>
    <w:rsid w:val="62BC8A0D"/>
    <w:rsid w:val="62F517C2"/>
    <w:rsid w:val="633408C9"/>
    <w:rsid w:val="64219EEC"/>
    <w:rsid w:val="649C1C9F"/>
    <w:rsid w:val="66225027"/>
    <w:rsid w:val="674CE9FE"/>
    <w:rsid w:val="67BFAA34"/>
    <w:rsid w:val="68837B35"/>
    <w:rsid w:val="696653FB"/>
    <w:rsid w:val="6A355E2E"/>
    <w:rsid w:val="6A46220D"/>
    <w:rsid w:val="6A868E67"/>
    <w:rsid w:val="6B61F04C"/>
    <w:rsid w:val="6D4C7418"/>
    <w:rsid w:val="6D610D21"/>
    <w:rsid w:val="6D72B952"/>
    <w:rsid w:val="6DC7006F"/>
    <w:rsid w:val="6DEE7FD3"/>
    <w:rsid w:val="6EEFB1E8"/>
    <w:rsid w:val="6F032481"/>
    <w:rsid w:val="700804F8"/>
    <w:rsid w:val="705D38AB"/>
    <w:rsid w:val="7165C78C"/>
    <w:rsid w:val="7166AF58"/>
    <w:rsid w:val="71956C28"/>
    <w:rsid w:val="725EC1AE"/>
    <w:rsid w:val="727C5DD3"/>
    <w:rsid w:val="72BA98CD"/>
    <w:rsid w:val="73C1A32E"/>
    <w:rsid w:val="741D7F4F"/>
    <w:rsid w:val="7609AF94"/>
    <w:rsid w:val="79733411"/>
    <w:rsid w:val="79B28C06"/>
    <w:rsid w:val="7A30327F"/>
    <w:rsid w:val="7B5581E9"/>
    <w:rsid w:val="7C7C7C67"/>
    <w:rsid w:val="7D897F1E"/>
    <w:rsid w:val="7E63C9A0"/>
    <w:rsid w:val="7F1D76CF"/>
    <w:rsid w:val="7F1DC29C"/>
    <w:rsid w:val="7F325E57"/>
    <w:rsid w:val="7FA1EF92"/>
    <w:rsid w:val="7FDEC0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_tradnl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1"/>
    </o:shapelayout>
  </w:shapeDefaults>
  <w:decimalSymbol w:val=","/>
  <w:listSeparator w:val=","/>
  <w14:docId w14:val="5461F657"/>
  <w15:docId w15:val="{0C130516-8657-4C02-A612-1EA163BF48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s-ES_tradnl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71DCD"/>
    <w:pPr>
      <w:jc w:val="both"/>
    </w:pPr>
    <w:rPr>
      <w:rFonts w:asciiTheme="majorHAnsi" w:eastAsia="Calibri" w:hAnsiTheme="majorHAnsi"/>
    </w:rPr>
  </w:style>
  <w:style w:type="paragraph" w:styleId="Ttulo1">
    <w:name w:val="heading 1"/>
    <w:basedOn w:val="Normal"/>
    <w:next w:val="Normal"/>
    <w:link w:val="Ttulo1Car"/>
    <w:uiPriority w:val="9"/>
    <w:qFormat/>
    <w:rsid w:val="00AD03E1"/>
    <w:pPr>
      <w:keepNext/>
      <w:keepLines/>
      <w:spacing w:before="240" w:after="240"/>
      <w:ind w:left="432" w:hanging="432"/>
      <w:outlineLvl w:val="0"/>
    </w:pPr>
    <w:rPr>
      <w:rFonts w:eastAsiaTheme="majorEastAsia" w:cstheme="majorHAnsi"/>
      <w:b/>
      <w:color w:val="052F61" w:themeColor="accent1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8D2350"/>
    <w:pPr>
      <w:keepNext/>
      <w:keepLines/>
      <w:outlineLvl w:val="1"/>
    </w:pPr>
    <w:rPr>
      <w:rFonts w:eastAsiaTheme="majorEastAsia" w:cstheme="majorHAnsi"/>
      <w:b/>
      <w:color w:val="052F61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412C8B"/>
    <w:pPr>
      <w:keepNext/>
      <w:keepLines/>
      <w:spacing w:before="40"/>
      <w:outlineLvl w:val="2"/>
    </w:pPr>
    <w:rPr>
      <w:rFonts w:eastAsiaTheme="majorEastAsia" w:cstheme="majorBidi"/>
      <w:b/>
      <w:color w:val="052F61" w:themeColor="accent1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E95E34"/>
    <w:pPr>
      <w:keepNext/>
      <w:keepLines/>
      <w:spacing w:before="40"/>
      <w:outlineLvl w:val="3"/>
    </w:pPr>
    <w:rPr>
      <w:rFonts w:eastAsiaTheme="majorEastAsia" w:cstheme="majorBidi"/>
      <w:i/>
      <w:iCs/>
      <w:color w:val="052F61" w:themeColor="accent1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F7537"/>
    <w:pPr>
      <w:keepNext/>
      <w:keepLines/>
      <w:numPr>
        <w:ilvl w:val="4"/>
        <w:numId w:val="1"/>
      </w:numPr>
      <w:spacing w:before="40"/>
      <w:outlineLvl w:val="4"/>
    </w:pPr>
    <w:rPr>
      <w:rFonts w:eastAsiaTheme="majorEastAsia" w:cstheme="majorBidi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F7537"/>
    <w:pPr>
      <w:keepNext/>
      <w:keepLines/>
      <w:numPr>
        <w:ilvl w:val="5"/>
        <w:numId w:val="1"/>
      </w:numPr>
      <w:spacing w:before="40"/>
      <w:outlineLvl w:val="5"/>
    </w:pPr>
    <w:rPr>
      <w:rFonts w:eastAsiaTheme="majorEastAsia" w:cstheme="majorBidi"/>
      <w:color w:val="02173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F7537"/>
    <w:pPr>
      <w:keepNext/>
      <w:keepLines/>
      <w:numPr>
        <w:ilvl w:val="6"/>
        <w:numId w:val="1"/>
      </w:numPr>
      <w:spacing w:before="40"/>
      <w:outlineLvl w:val="6"/>
    </w:pPr>
    <w:rPr>
      <w:rFonts w:eastAsiaTheme="majorEastAsia" w:cstheme="majorBidi"/>
      <w:i/>
      <w:iCs/>
      <w:color w:val="021730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F7537"/>
    <w:pPr>
      <w:keepNext/>
      <w:keepLines/>
      <w:numPr>
        <w:ilvl w:val="7"/>
        <w:numId w:val="1"/>
      </w:numPr>
      <w:spacing w:before="40"/>
      <w:outlineLvl w:val="7"/>
    </w:pPr>
    <w:rPr>
      <w:rFonts w:eastAsiaTheme="majorEastAsia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F7537"/>
    <w:pPr>
      <w:keepNext/>
      <w:keepLines/>
      <w:numPr>
        <w:ilvl w:val="8"/>
        <w:numId w:val="1"/>
      </w:numPr>
      <w:spacing w:before="40"/>
      <w:outlineLvl w:val="8"/>
    </w:pPr>
    <w:rPr>
      <w:rFonts w:eastAsiaTheme="majorEastAsia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qFormat/>
    <w:rsid w:val="00AD03E1"/>
    <w:rPr>
      <w:rFonts w:asciiTheme="majorHAnsi" w:eastAsiaTheme="majorEastAsia" w:hAnsiTheme="majorHAnsi" w:cstheme="majorHAnsi"/>
      <w:b/>
      <w:color w:val="052F61" w:themeColor="accent1"/>
      <w:sz w:val="32"/>
      <w:szCs w:val="32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qFormat/>
    <w:rsid w:val="006339F0"/>
    <w:rPr>
      <w:rFonts w:ascii="Times New Roman" w:hAnsi="Times New Roman" w:cs="Times New Roman"/>
    </w:rPr>
  </w:style>
  <w:style w:type="character" w:customStyle="1" w:styleId="Ttulo2Car">
    <w:name w:val="Título 2 Car"/>
    <w:basedOn w:val="Fuentedeprrafopredeter"/>
    <w:link w:val="Ttulo2"/>
    <w:uiPriority w:val="9"/>
    <w:qFormat/>
    <w:rsid w:val="008D2350"/>
    <w:rPr>
      <w:rFonts w:asciiTheme="majorHAnsi" w:eastAsiaTheme="majorEastAsia" w:hAnsiTheme="majorHAnsi" w:cstheme="majorHAnsi"/>
      <w:b/>
      <w:color w:val="052F61" w:themeColor="accent1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qFormat/>
    <w:rsid w:val="00412C8B"/>
    <w:rPr>
      <w:rFonts w:ascii="Calibri" w:eastAsiaTheme="majorEastAsia" w:hAnsi="Calibri" w:cstheme="majorBidi"/>
      <w:b/>
      <w:color w:val="052F61" w:themeColor="accent1"/>
    </w:rPr>
  </w:style>
  <w:style w:type="character" w:customStyle="1" w:styleId="Ttulo4Car">
    <w:name w:val="Título 4 Car"/>
    <w:basedOn w:val="Fuentedeprrafopredeter"/>
    <w:link w:val="Ttulo4"/>
    <w:uiPriority w:val="9"/>
    <w:qFormat/>
    <w:rsid w:val="00E95E34"/>
    <w:rPr>
      <w:rFonts w:asciiTheme="majorHAnsi" w:eastAsiaTheme="majorEastAsia" w:hAnsiTheme="majorHAnsi" w:cstheme="majorBidi"/>
      <w:i/>
      <w:iCs/>
      <w:color w:val="052F61" w:themeColor="accent1"/>
    </w:rPr>
  </w:style>
  <w:style w:type="character" w:customStyle="1" w:styleId="Ttulo5Car">
    <w:name w:val="Título 5 Car"/>
    <w:basedOn w:val="Fuentedeprrafopredeter"/>
    <w:link w:val="Ttulo5"/>
    <w:uiPriority w:val="9"/>
    <w:semiHidden/>
    <w:qFormat/>
    <w:rsid w:val="005F7537"/>
    <w:rPr>
      <w:rFonts w:asciiTheme="majorHAnsi" w:eastAsiaTheme="majorEastAsia" w:hAnsiTheme="majorHAnsi" w:cstheme="majorBidi"/>
    </w:rPr>
  </w:style>
  <w:style w:type="character" w:customStyle="1" w:styleId="Ttulo6Car">
    <w:name w:val="Título 6 Car"/>
    <w:basedOn w:val="Fuentedeprrafopredeter"/>
    <w:link w:val="Ttulo6"/>
    <w:uiPriority w:val="9"/>
    <w:semiHidden/>
    <w:qFormat/>
    <w:rsid w:val="005F7537"/>
    <w:rPr>
      <w:rFonts w:asciiTheme="majorHAnsi" w:eastAsiaTheme="majorEastAsia" w:hAnsiTheme="majorHAnsi" w:cstheme="majorBidi"/>
      <w:color w:val="021730" w:themeColor="accent1" w:themeShade="7F"/>
    </w:rPr>
  </w:style>
  <w:style w:type="character" w:customStyle="1" w:styleId="Ttulo7Car">
    <w:name w:val="Título 7 Car"/>
    <w:basedOn w:val="Fuentedeprrafopredeter"/>
    <w:link w:val="Ttulo7"/>
    <w:uiPriority w:val="9"/>
    <w:semiHidden/>
    <w:qFormat/>
    <w:rsid w:val="005F7537"/>
    <w:rPr>
      <w:rFonts w:asciiTheme="majorHAnsi" w:eastAsiaTheme="majorEastAsia" w:hAnsiTheme="majorHAnsi" w:cstheme="majorBidi"/>
      <w:i/>
      <w:iCs/>
      <w:color w:val="021730" w:themeColor="accent1" w:themeShade="7F"/>
    </w:rPr>
  </w:style>
  <w:style w:type="character" w:customStyle="1" w:styleId="Ttulo8Car">
    <w:name w:val="Título 8 Car"/>
    <w:basedOn w:val="Fuentedeprrafopredeter"/>
    <w:link w:val="Ttulo8"/>
    <w:uiPriority w:val="9"/>
    <w:semiHidden/>
    <w:qFormat/>
    <w:rsid w:val="005F753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qFormat/>
    <w:rsid w:val="005F753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InternetLink">
    <w:name w:val="Internet Link"/>
    <w:basedOn w:val="Fuentedeprrafopredeter"/>
    <w:uiPriority w:val="99"/>
    <w:unhideWhenUsed/>
    <w:rsid w:val="00955A08"/>
    <w:rPr>
      <w:color w:val="0D2E46" w:themeColor="hyperlink"/>
      <w:u w:val="single"/>
    </w:rPr>
  </w:style>
  <w:style w:type="character" w:styleId="Refdecomentario">
    <w:name w:val="annotation reference"/>
    <w:basedOn w:val="Fuentedeprrafopredeter"/>
    <w:uiPriority w:val="99"/>
    <w:semiHidden/>
    <w:unhideWhenUsed/>
    <w:qFormat/>
    <w:rsid w:val="002D4A9B"/>
    <w:rPr>
      <w:sz w:val="16"/>
      <w:szCs w:val="16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qFormat/>
    <w:rsid w:val="002D4A9B"/>
    <w:rPr>
      <w:color w:val="032348" w:themeColor="accent1" w:themeShade="BF"/>
      <w:sz w:val="20"/>
      <w:szCs w:val="20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qFormat/>
    <w:rsid w:val="002D4A9B"/>
    <w:rPr>
      <w:b/>
      <w:bCs/>
      <w:color w:val="032348" w:themeColor="accent1" w:themeShade="BF"/>
      <w:sz w:val="20"/>
      <w:szCs w:val="20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qFormat/>
    <w:rsid w:val="002D4A9B"/>
    <w:rPr>
      <w:rFonts w:ascii="Segoe UI" w:hAnsi="Segoe UI" w:cs="Segoe UI"/>
      <w:color w:val="032348" w:themeColor="accent1" w:themeShade="BF"/>
      <w:sz w:val="18"/>
      <w:szCs w:val="18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cs="Courier New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cs="Courier New"/>
    </w:rPr>
  </w:style>
  <w:style w:type="character" w:customStyle="1" w:styleId="ListLabel6">
    <w:name w:val="ListLabel 6"/>
    <w:qFormat/>
    <w:rPr>
      <w:rFonts w:cs="Courier New"/>
    </w:rPr>
  </w:style>
  <w:style w:type="character" w:customStyle="1" w:styleId="ListLabel7">
    <w:name w:val="ListLabel 7"/>
    <w:qFormat/>
    <w:rPr>
      <w:rFonts w:cs="Courier New"/>
    </w:rPr>
  </w:style>
  <w:style w:type="character" w:customStyle="1" w:styleId="ListLabel8">
    <w:name w:val="ListLabel 8"/>
    <w:qFormat/>
    <w:rPr>
      <w:rFonts w:cs="Courier New"/>
    </w:rPr>
  </w:style>
  <w:style w:type="character" w:customStyle="1" w:styleId="ListLabel9">
    <w:name w:val="ListLabel 9"/>
    <w:qFormat/>
    <w:rPr>
      <w:rFonts w:cs="Courier New"/>
    </w:rPr>
  </w:style>
  <w:style w:type="character" w:customStyle="1" w:styleId="ListLabel10">
    <w:name w:val="ListLabel 10"/>
    <w:qFormat/>
    <w:rPr>
      <w:rFonts w:cs="Courier New"/>
    </w:rPr>
  </w:style>
  <w:style w:type="character" w:customStyle="1" w:styleId="ListLabel11">
    <w:name w:val="ListLabel 11"/>
    <w:qFormat/>
    <w:rPr>
      <w:rFonts w:cs="Courier New"/>
    </w:rPr>
  </w:style>
  <w:style w:type="character" w:customStyle="1" w:styleId="ListLabel12">
    <w:name w:val="ListLabel 12"/>
    <w:qFormat/>
    <w:rPr>
      <w:rFonts w:cs="Courier New"/>
    </w:rPr>
  </w:style>
  <w:style w:type="character" w:customStyle="1" w:styleId="ListLabel13">
    <w:name w:val="ListLabel 13"/>
    <w:qFormat/>
    <w:rPr>
      <w:rFonts w:cs="Courier New"/>
    </w:rPr>
  </w:style>
  <w:style w:type="character" w:customStyle="1" w:styleId="ListLabel14">
    <w:name w:val="ListLabel 14"/>
    <w:qFormat/>
    <w:rPr>
      <w:rFonts w:cs="Courier New"/>
    </w:rPr>
  </w:style>
  <w:style w:type="character" w:customStyle="1" w:styleId="ListLabel15">
    <w:name w:val="ListLabel 15"/>
    <w:qFormat/>
    <w:rPr>
      <w:rFonts w:cs="Courier New"/>
    </w:rPr>
  </w:style>
  <w:style w:type="character" w:customStyle="1" w:styleId="ListLabel16">
    <w:name w:val="ListLabel 16"/>
    <w:qFormat/>
    <w:rPr>
      <w:rFonts w:cs="Courier New"/>
    </w:rPr>
  </w:style>
  <w:style w:type="character" w:customStyle="1" w:styleId="ListLabel17">
    <w:name w:val="ListLabel 17"/>
    <w:qFormat/>
    <w:rPr>
      <w:rFonts w:cs="Courier New"/>
    </w:rPr>
  </w:style>
  <w:style w:type="character" w:customStyle="1" w:styleId="ListLabel18">
    <w:name w:val="ListLabel 18"/>
    <w:qFormat/>
    <w:rPr>
      <w:rFonts w:cs="Courier New"/>
    </w:rPr>
  </w:style>
  <w:style w:type="character" w:customStyle="1" w:styleId="ListLabel19">
    <w:name w:val="ListLabel 19"/>
    <w:qFormat/>
    <w:rPr>
      <w:rFonts w:cs="Courier New"/>
    </w:rPr>
  </w:style>
  <w:style w:type="character" w:customStyle="1" w:styleId="ListLabel20">
    <w:name w:val="ListLabel 20"/>
    <w:qFormat/>
    <w:rPr>
      <w:rFonts w:cs="Courier New"/>
    </w:rPr>
  </w:style>
  <w:style w:type="character" w:customStyle="1" w:styleId="ListLabel21">
    <w:name w:val="ListLabel 21"/>
    <w:qFormat/>
    <w:rPr>
      <w:rFonts w:cs="Courier New"/>
    </w:rPr>
  </w:style>
  <w:style w:type="character" w:customStyle="1" w:styleId="ListLabel22">
    <w:name w:val="ListLabel 22"/>
    <w:qFormat/>
    <w:rPr>
      <w:rFonts w:cs="Courier New"/>
    </w:rPr>
  </w:style>
  <w:style w:type="character" w:customStyle="1" w:styleId="ListLabel23">
    <w:name w:val="ListLabel 23"/>
    <w:qFormat/>
    <w:rPr>
      <w:rFonts w:cs="Courier New"/>
    </w:rPr>
  </w:style>
  <w:style w:type="character" w:customStyle="1" w:styleId="ListLabel24">
    <w:name w:val="ListLabel 24"/>
    <w:qFormat/>
    <w:rPr>
      <w:rFonts w:cs="Courier New"/>
    </w:rPr>
  </w:style>
  <w:style w:type="character" w:customStyle="1" w:styleId="ListLabel25">
    <w:name w:val="ListLabel 25"/>
    <w:qFormat/>
    <w:rPr>
      <w:rFonts w:cs="Courier New"/>
    </w:rPr>
  </w:style>
  <w:style w:type="character" w:customStyle="1" w:styleId="ListLabel26">
    <w:name w:val="ListLabel 26"/>
    <w:qFormat/>
    <w:rPr>
      <w:rFonts w:cs="Courier New"/>
    </w:rPr>
  </w:style>
  <w:style w:type="character" w:customStyle="1" w:styleId="ListLabel27">
    <w:name w:val="ListLabel 27"/>
    <w:qFormat/>
    <w:rPr>
      <w:rFonts w:cs="Courier New"/>
    </w:rPr>
  </w:style>
  <w:style w:type="character" w:customStyle="1" w:styleId="ListLabel28">
    <w:name w:val="ListLabel 28"/>
    <w:qFormat/>
    <w:rPr>
      <w:rFonts w:cs="Courier New"/>
    </w:rPr>
  </w:style>
  <w:style w:type="character" w:customStyle="1" w:styleId="ListLabel29">
    <w:name w:val="ListLabel 29"/>
    <w:qFormat/>
    <w:rPr>
      <w:rFonts w:cs="Courier New"/>
    </w:rPr>
  </w:style>
  <w:style w:type="character" w:customStyle="1" w:styleId="ListLabel30">
    <w:name w:val="ListLabel 30"/>
    <w:qFormat/>
    <w:rPr>
      <w:rFonts w:cs="Courier New"/>
    </w:rPr>
  </w:style>
  <w:style w:type="character" w:customStyle="1" w:styleId="ListLabel31">
    <w:name w:val="ListLabel 31"/>
    <w:qFormat/>
    <w:rPr>
      <w:rFonts w:cs="Courier New"/>
    </w:rPr>
  </w:style>
  <w:style w:type="character" w:customStyle="1" w:styleId="ListLabel32">
    <w:name w:val="ListLabel 32"/>
    <w:qFormat/>
    <w:rPr>
      <w:rFonts w:cs="Courier New"/>
    </w:rPr>
  </w:style>
  <w:style w:type="character" w:customStyle="1" w:styleId="ListLabel33">
    <w:name w:val="ListLabel 33"/>
    <w:qFormat/>
    <w:rPr>
      <w:rFonts w:cs="Courier New"/>
    </w:rPr>
  </w:style>
  <w:style w:type="character" w:customStyle="1" w:styleId="ListLabel34">
    <w:name w:val="ListLabel 34"/>
    <w:qFormat/>
    <w:rPr>
      <w:rFonts w:cs="Courier New"/>
    </w:rPr>
  </w:style>
  <w:style w:type="character" w:customStyle="1" w:styleId="ListLabel35">
    <w:name w:val="ListLabel 35"/>
    <w:qFormat/>
    <w:rPr>
      <w:rFonts w:cs="Courier New"/>
    </w:rPr>
  </w:style>
  <w:style w:type="character" w:customStyle="1" w:styleId="ListLabel36">
    <w:name w:val="ListLabel 36"/>
    <w:qFormat/>
    <w:rPr>
      <w:rFonts w:cs="Courier New"/>
    </w:rPr>
  </w:style>
  <w:style w:type="character" w:customStyle="1" w:styleId="ListLabel37">
    <w:name w:val="ListLabel 37"/>
    <w:qFormat/>
    <w:rPr>
      <w:rFonts w:cs="Courier New"/>
    </w:rPr>
  </w:style>
  <w:style w:type="character" w:customStyle="1" w:styleId="ListLabel38">
    <w:name w:val="ListLabel 38"/>
    <w:qFormat/>
    <w:rPr>
      <w:rFonts w:cs="Courier New"/>
    </w:rPr>
  </w:style>
  <w:style w:type="character" w:customStyle="1" w:styleId="ListLabel39">
    <w:name w:val="ListLabel 39"/>
    <w:qFormat/>
    <w:rPr>
      <w:rFonts w:cs="Courier New"/>
    </w:rPr>
  </w:style>
  <w:style w:type="character" w:customStyle="1" w:styleId="ListLabel40">
    <w:name w:val="ListLabel 40"/>
    <w:qFormat/>
    <w:rPr>
      <w:rFonts w:cs="Courier New"/>
    </w:rPr>
  </w:style>
  <w:style w:type="character" w:customStyle="1" w:styleId="ListLabel41">
    <w:name w:val="ListLabel 41"/>
    <w:qFormat/>
    <w:rPr>
      <w:rFonts w:cs="Courier New"/>
    </w:rPr>
  </w:style>
  <w:style w:type="character" w:customStyle="1" w:styleId="ListLabel42">
    <w:name w:val="ListLabel 42"/>
    <w:qFormat/>
    <w:rPr>
      <w:rFonts w:cs="Courier New"/>
    </w:rPr>
  </w:style>
  <w:style w:type="character" w:customStyle="1" w:styleId="ListLabel43">
    <w:name w:val="ListLabel 43"/>
    <w:qFormat/>
    <w:rPr>
      <w:rFonts w:cs="Courier New"/>
    </w:rPr>
  </w:style>
  <w:style w:type="character" w:customStyle="1" w:styleId="ListLabel44">
    <w:name w:val="ListLabel 44"/>
    <w:qFormat/>
    <w:rPr>
      <w:rFonts w:cs="Courier New"/>
    </w:rPr>
  </w:style>
  <w:style w:type="character" w:customStyle="1" w:styleId="ListLabel45">
    <w:name w:val="ListLabel 45"/>
    <w:qFormat/>
    <w:rPr>
      <w:rFonts w:cs="Courier New"/>
    </w:rPr>
  </w:style>
  <w:style w:type="character" w:customStyle="1" w:styleId="ListLabel46">
    <w:name w:val="ListLabel 46"/>
    <w:qFormat/>
    <w:rPr>
      <w:rFonts w:cs="Courier New"/>
    </w:rPr>
  </w:style>
  <w:style w:type="character" w:customStyle="1" w:styleId="ListLabel47">
    <w:name w:val="ListLabel 47"/>
    <w:qFormat/>
    <w:rPr>
      <w:rFonts w:cs="Courier New"/>
    </w:rPr>
  </w:style>
  <w:style w:type="character" w:customStyle="1" w:styleId="ListLabel48">
    <w:name w:val="ListLabel 48"/>
    <w:qFormat/>
    <w:rPr>
      <w:rFonts w:cs="Courier New"/>
    </w:rPr>
  </w:style>
  <w:style w:type="character" w:customStyle="1" w:styleId="ListLabel49">
    <w:name w:val="ListLabel 49"/>
    <w:qFormat/>
    <w:rPr>
      <w:rFonts w:cs="Courier New"/>
    </w:rPr>
  </w:style>
  <w:style w:type="character" w:customStyle="1" w:styleId="ListLabel50">
    <w:name w:val="ListLabel 50"/>
    <w:qFormat/>
    <w:rPr>
      <w:rFonts w:cs="Courier New"/>
    </w:rPr>
  </w:style>
  <w:style w:type="character" w:customStyle="1" w:styleId="ListLabel51">
    <w:name w:val="ListLabel 51"/>
    <w:qFormat/>
    <w:rPr>
      <w:rFonts w:cs="Courier New"/>
    </w:rPr>
  </w:style>
  <w:style w:type="character" w:customStyle="1" w:styleId="ListLabel52">
    <w:name w:val="ListLabel 52"/>
    <w:qFormat/>
    <w:rPr>
      <w:rFonts w:cs="Courier New"/>
    </w:rPr>
  </w:style>
  <w:style w:type="character" w:customStyle="1" w:styleId="ListLabel53">
    <w:name w:val="ListLabel 53"/>
    <w:qFormat/>
    <w:rPr>
      <w:rFonts w:cs="Courier New"/>
    </w:rPr>
  </w:style>
  <w:style w:type="character" w:customStyle="1" w:styleId="ListLabel54">
    <w:name w:val="ListLabel 54"/>
    <w:qFormat/>
    <w:rPr>
      <w:rFonts w:cs="Courier New"/>
    </w:rPr>
  </w:style>
  <w:style w:type="character" w:customStyle="1" w:styleId="ListLabel55">
    <w:name w:val="ListLabel 55"/>
    <w:qFormat/>
    <w:rPr>
      <w:rFonts w:cs="Courier New"/>
    </w:rPr>
  </w:style>
  <w:style w:type="character" w:customStyle="1" w:styleId="ListLabel56">
    <w:name w:val="ListLabel 56"/>
    <w:qFormat/>
    <w:rPr>
      <w:rFonts w:cs="Courier New"/>
    </w:rPr>
  </w:style>
  <w:style w:type="character" w:customStyle="1" w:styleId="ListLabel57">
    <w:name w:val="ListLabel 57"/>
    <w:qFormat/>
    <w:rPr>
      <w:rFonts w:cs="Courier New"/>
    </w:rPr>
  </w:style>
  <w:style w:type="character" w:customStyle="1" w:styleId="ListLabel58">
    <w:name w:val="ListLabel 58"/>
    <w:qFormat/>
    <w:rPr>
      <w:color w:val="44546A"/>
    </w:rPr>
  </w:style>
  <w:style w:type="character" w:customStyle="1" w:styleId="ListLabel59">
    <w:name w:val="ListLabel 59"/>
    <w:qFormat/>
    <w:rPr>
      <w:rFonts w:cs="Courier New"/>
    </w:rPr>
  </w:style>
  <w:style w:type="character" w:customStyle="1" w:styleId="ListLabel60">
    <w:name w:val="ListLabel 60"/>
    <w:qFormat/>
    <w:rPr>
      <w:rFonts w:cs="Courier New"/>
    </w:rPr>
  </w:style>
  <w:style w:type="character" w:customStyle="1" w:styleId="ListLabel61">
    <w:name w:val="ListLabel 61"/>
    <w:qFormat/>
    <w:rPr>
      <w:rFonts w:cs="Courier New"/>
    </w:rPr>
  </w:style>
  <w:style w:type="character" w:customStyle="1" w:styleId="ListLabel62">
    <w:name w:val="ListLabel 62"/>
    <w:qFormat/>
    <w:rPr>
      <w:rFonts w:cs="Courier New"/>
    </w:rPr>
  </w:style>
  <w:style w:type="character" w:customStyle="1" w:styleId="ListLabel63">
    <w:name w:val="ListLabel 63"/>
    <w:qFormat/>
    <w:rPr>
      <w:rFonts w:cs="Courier New"/>
    </w:rPr>
  </w:style>
  <w:style w:type="character" w:customStyle="1" w:styleId="ListLabel64">
    <w:name w:val="ListLabel 64"/>
    <w:qFormat/>
    <w:rPr>
      <w:rFonts w:cs="Courier New"/>
    </w:rPr>
  </w:style>
  <w:style w:type="character" w:customStyle="1" w:styleId="ListLabel65">
    <w:name w:val="ListLabel 65"/>
    <w:qFormat/>
    <w:rPr>
      <w:rFonts w:cs="Courier New"/>
    </w:rPr>
  </w:style>
  <w:style w:type="character" w:customStyle="1" w:styleId="ListLabel66">
    <w:name w:val="ListLabel 66"/>
    <w:qFormat/>
    <w:rPr>
      <w:rFonts w:cs="Courier New"/>
    </w:rPr>
  </w:style>
  <w:style w:type="character" w:customStyle="1" w:styleId="ListLabel67">
    <w:name w:val="ListLabel 67"/>
    <w:qFormat/>
    <w:rPr>
      <w:rFonts w:cs="Courier New"/>
    </w:rPr>
  </w:style>
  <w:style w:type="character" w:customStyle="1" w:styleId="ListLabel68">
    <w:name w:val="ListLabel 68"/>
    <w:qFormat/>
    <w:rPr>
      <w:sz w:val="20"/>
      <w:u w:val="none"/>
    </w:rPr>
  </w:style>
  <w:style w:type="character" w:customStyle="1" w:styleId="ListLabel69">
    <w:name w:val="ListLabel 69"/>
    <w:qFormat/>
    <w:rPr>
      <w:u w:val="none"/>
    </w:rPr>
  </w:style>
  <w:style w:type="character" w:customStyle="1" w:styleId="ListLabel70">
    <w:name w:val="ListLabel 70"/>
    <w:qFormat/>
    <w:rPr>
      <w:u w:val="none"/>
    </w:rPr>
  </w:style>
  <w:style w:type="character" w:customStyle="1" w:styleId="ListLabel71">
    <w:name w:val="ListLabel 71"/>
    <w:qFormat/>
    <w:rPr>
      <w:u w:val="none"/>
    </w:rPr>
  </w:style>
  <w:style w:type="character" w:customStyle="1" w:styleId="ListLabel72">
    <w:name w:val="ListLabel 72"/>
    <w:qFormat/>
    <w:rPr>
      <w:u w:val="none"/>
    </w:rPr>
  </w:style>
  <w:style w:type="character" w:customStyle="1" w:styleId="ListLabel73">
    <w:name w:val="ListLabel 73"/>
    <w:qFormat/>
    <w:rPr>
      <w:u w:val="none"/>
    </w:rPr>
  </w:style>
  <w:style w:type="character" w:customStyle="1" w:styleId="ListLabel74">
    <w:name w:val="ListLabel 74"/>
    <w:qFormat/>
    <w:rPr>
      <w:u w:val="none"/>
    </w:rPr>
  </w:style>
  <w:style w:type="character" w:customStyle="1" w:styleId="ListLabel75">
    <w:name w:val="ListLabel 75"/>
    <w:qFormat/>
    <w:rPr>
      <w:u w:val="none"/>
    </w:rPr>
  </w:style>
  <w:style w:type="character" w:customStyle="1" w:styleId="ListLabel76">
    <w:name w:val="ListLabel 76"/>
    <w:qFormat/>
    <w:rPr>
      <w:u w:val="none"/>
    </w:rPr>
  </w:style>
  <w:style w:type="character" w:customStyle="1" w:styleId="ListLabel77">
    <w:name w:val="ListLabel 77"/>
    <w:qFormat/>
    <w:rPr>
      <w:rFonts w:cs="Courier New"/>
    </w:rPr>
  </w:style>
  <w:style w:type="character" w:customStyle="1" w:styleId="ListLabel78">
    <w:name w:val="ListLabel 78"/>
    <w:qFormat/>
    <w:rPr>
      <w:rFonts w:cs="Courier New"/>
    </w:rPr>
  </w:style>
  <w:style w:type="character" w:customStyle="1" w:styleId="ListLabel79">
    <w:name w:val="ListLabel 79"/>
    <w:qFormat/>
    <w:rPr>
      <w:rFonts w:cs="Courier New"/>
    </w:rPr>
  </w:style>
  <w:style w:type="character" w:customStyle="1" w:styleId="ListLabel80">
    <w:name w:val="ListLabel 80"/>
    <w:qFormat/>
    <w:rPr>
      <w:rFonts w:cs="Courier New"/>
    </w:rPr>
  </w:style>
  <w:style w:type="character" w:customStyle="1" w:styleId="ListLabel81">
    <w:name w:val="ListLabel 81"/>
    <w:qFormat/>
    <w:rPr>
      <w:rFonts w:cs="Courier New"/>
    </w:rPr>
  </w:style>
  <w:style w:type="character" w:customStyle="1" w:styleId="ListLabel82">
    <w:name w:val="ListLabel 82"/>
    <w:qFormat/>
    <w:rPr>
      <w:rFonts w:cs="Courier New"/>
    </w:rPr>
  </w:style>
  <w:style w:type="character" w:customStyle="1" w:styleId="ListLabel83">
    <w:name w:val="ListLabel 83"/>
    <w:qFormat/>
    <w:rPr>
      <w:rFonts w:cs="Courier New"/>
    </w:rPr>
  </w:style>
  <w:style w:type="character" w:customStyle="1" w:styleId="ListLabel84">
    <w:name w:val="ListLabel 84"/>
    <w:qFormat/>
    <w:rPr>
      <w:rFonts w:cs="Courier New"/>
    </w:rPr>
  </w:style>
  <w:style w:type="character" w:customStyle="1" w:styleId="ListLabel85">
    <w:name w:val="ListLabel 85"/>
    <w:qFormat/>
    <w:rPr>
      <w:rFonts w:cs="Courier New"/>
    </w:rPr>
  </w:style>
  <w:style w:type="character" w:customStyle="1" w:styleId="ListLabel86">
    <w:name w:val="ListLabel 86"/>
    <w:qFormat/>
    <w:rPr>
      <w:color w:val="092234" w:themeColor="hyperlink" w:themeShade="BF"/>
    </w:rPr>
  </w:style>
  <w:style w:type="character" w:customStyle="1" w:styleId="VisitedInternetLink">
    <w:name w:val="Visited Internet Link"/>
    <w:rPr>
      <w:color w:val="800000"/>
      <w:u w:val="single"/>
    </w:rPr>
  </w:style>
  <w:style w:type="character" w:customStyle="1" w:styleId="ListLabel87">
    <w:name w:val="ListLabel 87"/>
    <w:qFormat/>
    <w:rPr>
      <w:rFonts w:cs="Symbol"/>
    </w:rPr>
  </w:style>
  <w:style w:type="character" w:customStyle="1" w:styleId="ListLabel88">
    <w:name w:val="ListLabel 88"/>
    <w:qFormat/>
    <w:rPr>
      <w:rFonts w:cs="Courier New"/>
    </w:rPr>
  </w:style>
  <w:style w:type="character" w:customStyle="1" w:styleId="ListLabel89">
    <w:name w:val="ListLabel 89"/>
    <w:qFormat/>
    <w:rPr>
      <w:rFonts w:cs="Wingdings"/>
    </w:rPr>
  </w:style>
  <w:style w:type="character" w:customStyle="1" w:styleId="ListLabel90">
    <w:name w:val="ListLabel 90"/>
    <w:qFormat/>
    <w:rPr>
      <w:rFonts w:cs="Symbol"/>
    </w:rPr>
  </w:style>
  <w:style w:type="character" w:customStyle="1" w:styleId="ListLabel91">
    <w:name w:val="ListLabel 91"/>
    <w:qFormat/>
    <w:rPr>
      <w:rFonts w:cs="Courier New"/>
    </w:rPr>
  </w:style>
  <w:style w:type="character" w:customStyle="1" w:styleId="ListLabel92">
    <w:name w:val="ListLabel 92"/>
    <w:qFormat/>
    <w:rPr>
      <w:rFonts w:cs="Wingdings"/>
    </w:rPr>
  </w:style>
  <w:style w:type="character" w:customStyle="1" w:styleId="ListLabel93">
    <w:name w:val="ListLabel 93"/>
    <w:qFormat/>
    <w:rPr>
      <w:rFonts w:cs="Symbol"/>
    </w:rPr>
  </w:style>
  <w:style w:type="character" w:customStyle="1" w:styleId="ListLabel94">
    <w:name w:val="ListLabel 94"/>
    <w:qFormat/>
    <w:rPr>
      <w:rFonts w:cs="Courier New"/>
    </w:rPr>
  </w:style>
  <w:style w:type="character" w:customStyle="1" w:styleId="ListLabel95">
    <w:name w:val="ListLabel 95"/>
    <w:qFormat/>
    <w:rPr>
      <w:rFonts w:cs="Wingdings"/>
    </w:rPr>
  </w:style>
  <w:style w:type="character" w:customStyle="1" w:styleId="ListLabel96">
    <w:name w:val="ListLabel 96"/>
    <w:qFormat/>
    <w:rPr>
      <w:rFonts w:cs="Symbol"/>
    </w:rPr>
  </w:style>
  <w:style w:type="character" w:customStyle="1" w:styleId="ListLabel97">
    <w:name w:val="ListLabel 97"/>
    <w:qFormat/>
    <w:rPr>
      <w:rFonts w:cs="Courier New"/>
    </w:rPr>
  </w:style>
  <w:style w:type="character" w:customStyle="1" w:styleId="ListLabel98">
    <w:name w:val="ListLabel 98"/>
    <w:qFormat/>
    <w:rPr>
      <w:rFonts w:cs="Wingdings"/>
    </w:rPr>
  </w:style>
  <w:style w:type="character" w:customStyle="1" w:styleId="ListLabel99">
    <w:name w:val="ListLabel 99"/>
    <w:qFormat/>
    <w:rPr>
      <w:rFonts w:cs="Symbol"/>
    </w:rPr>
  </w:style>
  <w:style w:type="character" w:customStyle="1" w:styleId="ListLabel100">
    <w:name w:val="ListLabel 100"/>
    <w:qFormat/>
    <w:rPr>
      <w:rFonts w:cs="Courier New"/>
    </w:rPr>
  </w:style>
  <w:style w:type="character" w:customStyle="1" w:styleId="ListLabel101">
    <w:name w:val="ListLabel 101"/>
    <w:qFormat/>
    <w:rPr>
      <w:rFonts w:cs="Wingdings"/>
    </w:rPr>
  </w:style>
  <w:style w:type="character" w:customStyle="1" w:styleId="ListLabel102">
    <w:name w:val="ListLabel 102"/>
    <w:qFormat/>
    <w:rPr>
      <w:rFonts w:cs="Symbol"/>
    </w:rPr>
  </w:style>
  <w:style w:type="character" w:customStyle="1" w:styleId="ListLabel103">
    <w:name w:val="ListLabel 103"/>
    <w:qFormat/>
    <w:rPr>
      <w:rFonts w:cs="Courier New"/>
    </w:rPr>
  </w:style>
  <w:style w:type="character" w:customStyle="1" w:styleId="ListLabel104">
    <w:name w:val="ListLabel 104"/>
    <w:qFormat/>
    <w:rPr>
      <w:rFonts w:cs="Wingdings"/>
    </w:rPr>
  </w:style>
  <w:style w:type="character" w:customStyle="1" w:styleId="ListLabel105">
    <w:name w:val="ListLabel 105"/>
    <w:qFormat/>
    <w:rPr>
      <w:rFonts w:cs="Symbol"/>
    </w:rPr>
  </w:style>
  <w:style w:type="character" w:customStyle="1" w:styleId="ListLabel106">
    <w:name w:val="ListLabel 106"/>
    <w:qFormat/>
    <w:rPr>
      <w:rFonts w:cs="Courier New"/>
    </w:rPr>
  </w:style>
  <w:style w:type="character" w:customStyle="1" w:styleId="ListLabel107">
    <w:name w:val="ListLabel 107"/>
    <w:qFormat/>
    <w:rPr>
      <w:rFonts w:cs="Wingdings"/>
    </w:rPr>
  </w:style>
  <w:style w:type="character" w:customStyle="1" w:styleId="ListLabel108">
    <w:name w:val="ListLabel 108"/>
    <w:qFormat/>
    <w:rPr>
      <w:rFonts w:cs="Symbol"/>
    </w:rPr>
  </w:style>
  <w:style w:type="character" w:customStyle="1" w:styleId="ListLabel109">
    <w:name w:val="ListLabel 109"/>
    <w:qFormat/>
    <w:rPr>
      <w:rFonts w:cs="Courier New"/>
    </w:rPr>
  </w:style>
  <w:style w:type="character" w:customStyle="1" w:styleId="ListLabel110">
    <w:name w:val="ListLabel 110"/>
    <w:qFormat/>
    <w:rPr>
      <w:rFonts w:cs="Wingdings"/>
    </w:rPr>
  </w:style>
  <w:style w:type="character" w:customStyle="1" w:styleId="ListLabel111">
    <w:name w:val="ListLabel 111"/>
    <w:qFormat/>
    <w:rPr>
      <w:rFonts w:cs="Symbol"/>
    </w:rPr>
  </w:style>
  <w:style w:type="character" w:customStyle="1" w:styleId="ListLabel112">
    <w:name w:val="ListLabel 112"/>
    <w:qFormat/>
    <w:rPr>
      <w:rFonts w:cs="Courier New"/>
    </w:rPr>
  </w:style>
  <w:style w:type="character" w:customStyle="1" w:styleId="ListLabel113">
    <w:name w:val="ListLabel 113"/>
    <w:qFormat/>
    <w:rPr>
      <w:rFonts w:cs="Wingdings"/>
    </w:rPr>
  </w:style>
  <w:style w:type="character" w:customStyle="1" w:styleId="ListLabel114">
    <w:name w:val="ListLabel 114"/>
    <w:qFormat/>
    <w:rPr>
      <w:rFonts w:cs="Symbol"/>
    </w:rPr>
  </w:style>
  <w:style w:type="character" w:customStyle="1" w:styleId="ListLabel115">
    <w:name w:val="ListLabel 115"/>
    <w:qFormat/>
    <w:rPr>
      <w:rFonts w:cs="Courier New"/>
    </w:rPr>
  </w:style>
  <w:style w:type="character" w:customStyle="1" w:styleId="ListLabel116">
    <w:name w:val="ListLabel 116"/>
    <w:qFormat/>
    <w:rPr>
      <w:rFonts w:cs="Wingdings"/>
    </w:rPr>
  </w:style>
  <w:style w:type="character" w:customStyle="1" w:styleId="ListLabel117">
    <w:name w:val="ListLabel 117"/>
    <w:qFormat/>
    <w:rPr>
      <w:rFonts w:cs="Symbol"/>
    </w:rPr>
  </w:style>
  <w:style w:type="character" w:customStyle="1" w:styleId="ListLabel118">
    <w:name w:val="ListLabel 118"/>
    <w:qFormat/>
    <w:rPr>
      <w:rFonts w:cs="Courier New"/>
    </w:rPr>
  </w:style>
  <w:style w:type="character" w:customStyle="1" w:styleId="ListLabel119">
    <w:name w:val="ListLabel 119"/>
    <w:qFormat/>
    <w:rPr>
      <w:rFonts w:cs="Wingdings"/>
    </w:rPr>
  </w:style>
  <w:style w:type="character" w:customStyle="1" w:styleId="ListLabel120">
    <w:name w:val="ListLabel 120"/>
    <w:qFormat/>
    <w:rPr>
      <w:rFonts w:cs="Symbol"/>
    </w:rPr>
  </w:style>
  <w:style w:type="character" w:customStyle="1" w:styleId="ListLabel121">
    <w:name w:val="ListLabel 121"/>
    <w:qFormat/>
    <w:rPr>
      <w:rFonts w:cs="Courier New"/>
    </w:rPr>
  </w:style>
  <w:style w:type="character" w:customStyle="1" w:styleId="ListLabel122">
    <w:name w:val="ListLabel 122"/>
    <w:qFormat/>
    <w:rPr>
      <w:rFonts w:cs="Wingdings"/>
    </w:rPr>
  </w:style>
  <w:style w:type="character" w:customStyle="1" w:styleId="ListLabel123">
    <w:name w:val="ListLabel 123"/>
    <w:qFormat/>
    <w:rPr>
      <w:rFonts w:cs="Symbol"/>
    </w:rPr>
  </w:style>
  <w:style w:type="character" w:customStyle="1" w:styleId="ListLabel124">
    <w:name w:val="ListLabel 124"/>
    <w:qFormat/>
    <w:rPr>
      <w:rFonts w:cs="Courier New"/>
    </w:rPr>
  </w:style>
  <w:style w:type="character" w:customStyle="1" w:styleId="ListLabel125">
    <w:name w:val="ListLabel 125"/>
    <w:qFormat/>
    <w:rPr>
      <w:rFonts w:cs="Wingdings"/>
    </w:rPr>
  </w:style>
  <w:style w:type="character" w:customStyle="1" w:styleId="ListLabel126">
    <w:name w:val="ListLabel 126"/>
    <w:qFormat/>
    <w:rPr>
      <w:rFonts w:cs="Symbol"/>
    </w:rPr>
  </w:style>
  <w:style w:type="character" w:customStyle="1" w:styleId="ListLabel127">
    <w:name w:val="ListLabel 127"/>
    <w:qFormat/>
    <w:rPr>
      <w:rFonts w:cs="Courier New"/>
    </w:rPr>
  </w:style>
  <w:style w:type="character" w:customStyle="1" w:styleId="ListLabel128">
    <w:name w:val="ListLabel 128"/>
    <w:qFormat/>
    <w:rPr>
      <w:rFonts w:cs="Wingdings"/>
    </w:rPr>
  </w:style>
  <w:style w:type="character" w:customStyle="1" w:styleId="ListLabel129">
    <w:name w:val="ListLabel 129"/>
    <w:qFormat/>
    <w:rPr>
      <w:rFonts w:cs="Symbol"/>
    </w:rPr>
  </w:style>
  <w:style w:type="character" w:customStyle="1" w:styleId="ListLabel130">
    <w:name w:val="ListLabel 130"/>
    <w:qFormat/>
    <w:rPr>
      <w:rFonts w:cs="Courier New"/>
    </w:rPr>
  </w:style>
  <w:style w:type="character" w:customStyle="1" w:styleId="ListLabel131">
    <w:name w:val="ListLabel 131"/>
    <w:qFormat/>
    <w:rPr>
      <w:rFonts w:cs="Wingdings"/>
    </w:rPr>
  </w:style>
  <w:style w:type="character" w:customStyle="1" w:styleId="ListLabel132">
    <w:name w:val="ListLabel 132"/>
    <w:qFormat/>
    <w:rPr>
      <w:rFonts w:cs="Symbol"/>
    </w:rPr>
  </w:style>
  <w:style w:type="character" w:customStyle="1" w:styleId="ListLabel133">
    <w:name w:val="ListLabel 133"/>
    <w:qFormat/>
    <w:rPr>
      <w:rFonts w:cs="Courier New"/>
    </w:rPr>
  </w:style>
  <w:style w:type="character" w:customStyle="1" w:styleId="ListLabel134">
    <w:name w:val="ListLabel 134"/>
    <w:qFormat/>
    <w:rPr>
      <w:rFonts w:cs="Wingdings"/>
    </w:rPr>
  </w:style>
  <w:style w:type="character" w:customStyle="1" w:styleId="ListLabel135">
    <w:name w:val="ListLabel 135"/>
    <w:qFormat/>
    <w:rPr>
      <w:rFonts w:cs="Symbol"/>
    </w:rPr>
  </w:style>
  <w:style w:type="character" w:customStyle="1" w:styleId="ListLabel136">
    <w:name w:val="ListLabel 136"/>
    <w:qFormat/>
    <w:rPr>
      <w:rFonts w:cs="Courier New"/>
    </w:rPr>
  </w:style>
  <w:style w:type="character" w:customStyle="1" w:styleId="ListLabel137">
    <w:name w:val="ListLabel 137"/>
    <w:qFormat/>
    <w:rPr>
      <w:rFonts w:cs="Wingdings"/>
    </w:rPr>
  </w:style>
  <w:style w:type="character" w:customStyle="1" w:styleId="ListLabel138">
    <w:name w:val="ListLabel 138"/>
    <w:qFormat/>
    <w:rPr>
      <w:rFonts w:cs="Symbol"/>
    </w:rPr>
  </w:style>
  <w:style w:type="character" w:customStyle="1" w:styleId="ListLabel139">
    <w:name w:val="ListLabel 139"/>
    <w:qFormat/>
    <w:rPr>
      <w:rFonts w:cs="Courier New"/>
    </w:rPr>
  </w:style>
  <w:style w:type="character" w:customStyle="1" w:styleId="ListLabel140">
    <w:name w:val="ListLabel 140"/>
    <w:qFormat/>
    <w:rPr>
      <w:rFonts w:cs="Wingdings"/>
    </w:rPr>
  </w:style>
  <w:style w:type="character" w:customStyle="1" w:styleId="ListLabel141">
    <w:name w:val="ListLabel 141"/>
    <w:qFormat/>
    <w:rPr>
      <w:rFonts w:cs="Times New Roman"/>
    </w:rPr>
  </w:style>
  <w:style w:type="character" w:customStyle="1" w:styleId="ListLabel142">
    <w:name w:val="ListLabel 142"/>
    <w:qFormat/>
    <w:rPr>
      <w:rFonts w:cs="Times New Roman"/>
    </w:rPr>
  </w:style>
  <w:style w:type="character" w:customStyle="1" w:styleId="ListLabel143">
    <w:name w:val="ListLabel 143"/>
    <w:qFormat/>
    <w:rPr>
      <w:rFonts w:cs="Times New Roman"/>
    </w:rPr>
  </w:style>
  <w:style w:type="character" w:customStyle="1" w:styleId="ListLabel144">
    <w:name w:val="ListLabel 144"/>
    <w:qFormat/>
    <w:rPr>
      <w:rFonts w:cs="Times New Roman"/>
    </w:rPr>
  </w:style>
  <w:style w:type="character" w:customStyle="1" w:styleId="ListLabel145">
    <w:name w:val="ListLabel 145"/>
    <w:qFormat/>
    <w:rPr>
      <w:rFonts w:cs="Times New Roman"/>
    </w:rPr>
  </w:style>
  <w:style w:type="character" w:customStyle="1" w:styleId="ListLabel146">
    <w:name w:val="ListLabel 146"/>
    <w:qFormat/>
    <w:rPr>
      <w:rFonts w:cs="Times New Roman"/>
    </w:rPr>
  </w:style>
  <w:style w:type="character" w:customStyle="1" w:styleId="ListLabel147">
    <w:name w:val="ListLabel 147"/>
    <w:qFormat/>
    <w:rPr>
      <w:rFonts w:cs="Times New Roman"/>
    </w:rPr>
  </w:style>
  <w:style w:type="character" w:customStyle="1" w:styleId="ListLabel148">
    <w:name w:val="ListLabel 148"/>
    <w:qFormat/>
    <w:rPr>
      <w:rFonts w:cs="Times New Roman"/>
    </w:rPr>
  </w:style>
  <w:style w:type="character" w:customStyle="1" w:styleId="ListLabel149">
    <w:name w:val="ListLabel 149"/>
    <w:qFormat/>
    <w:rPr>
      <w:rFonts w:cs="Times New Roman"/>
    </w:rPr>
  </w:style>
  <w:style w:type="character" w:customStyle="1" w:styleId="ListLabel150">
    <w:name w:val="ListLabel 150"/>
    <w:qFormat/>
    <w:rPr>
      <w:rFonts w:cs="Symbol"/>
    </w:rPr>
  </w:style>
  <w:style w:type="character" w:customStyle="1" w:styleId="ListLabel151">
    <w:name w:val="ListLabel 151"/>
    <w:qFormat/>
    <w:rPr>
      <w:rFonts w:cs="Courier New"/>
    </w:rPr>
  </w:style>
  <w:style w:type="character" w:customStyle="1" w:styleId="ListLabel152">
    <w:name w:val="ListLabel 152"/>
    <w:qFormat/>
    <w:rPr>
      <w:rFonts w:cs="Wingdings"/>
    </w:rPr>
  </w:style>
  <w:style w:type="character" w:customStyle="1" w:styleId="ListLabel153">
    <w:name w:val="ListLabel 153"/>
    <w:qFormat/>
    <w:rPr>
      <w:rFonts w:cs="Symbol"/>
    </w:rPr>
  </w:style>
  <w:style w:type="character" w:customStyle="1" w:styleId="ListLabel154">
    <w:name w:val="ListLabel 154"/>
    <w:qFormat/>
    <w:rPr>
      <w:rFonts w:cs="Courier New"/>
    </w:rPr>
  </w:style>
  <w:style w:type="character" w:customStyle="1" w:styleId="ListLabel155">
    <w:name w:val="ListLabel 155"/>
    <w:qFormat/>
    <w:rPr>
      <w:rFonts w:cs="Wingdings"/>
    </w:rPr>
  </w:style>
  <w:style w:type="character" w:customStyle="1" w:styleId="ListLabel156">
    <w:name w:val="ListLabel 156"/>
    <w:qFormat/>
    <w:rPr>
      <w:rFonts w:cs="Symbol"/>
    </w:rPr>
  </w:style>
  <w:style w:type="character" w:customStyle="1" w:styleId="ListLabel157">
    <w:name w:val="ListLabel 157"/>
    <w:qFormat/>
    <w:rPr>
      <w:rFonts w:cs="Courier New"/>
    </w:rPr>
  </w:style>
  <w:style w:type="character" w:customStyle="1" w:styleId="ListLabel158">
    <w:name w:val="ListLabel 158"/>
    <w:qFormat/>
    <w:rPr>
      <w:rFonts w:cs="Wingdings"/>
    </w:rPr>
  </w:style>
  <w:style w:type="character" w:customStyle="1" w:styleId="ListLabel159">
    <w:name w:val="ListLabel 159"/>
    <w:qFormat/>
    <w:rPr>
      <w:rFonts w:cs="Symbol"/>
    </w:rPr>
  </w:style>
  <w:style w:type="character" w:customStyle="1" w:styleId="ListLabel160">
    <w:name w:val="ListLabel 160"/>
    <w:qFormat/>
    <w:rPr>
      <w:rFonts w:cs="Courier New"/>
    </w:rPr>
  </w:style>
  <w:style w:type="character" w:customStyle="1" w:styleId="ListLabel161">
    <w:name w:val="ListLabel 161"/>
    <w:qFormat/>
    <w:rPr>
      <w:rFonts w:cs="Wingdings"/>
    </w:rPr>
  </w:style>
  <w:style w:type="character" w:customStyle="1" w:styleId="ListLabel162">
    <w:name w:val="ListLabel 162"/>
    <w:qFormat/>
    <w:rPr>
      <w:rFonts w:cs="Symbol"/>
    </w:rPr>
  </w:style>
  <w:style w:type="character" w:customStyle="1" w:styleId="ListLabel163">
    <w:name w:val="ListLabel 163"/>
    <w:qFormat/>
    <w:rPr>
      <w:rFonts w:cs="Courier New"/>
    </w:rPr>
  </w:style>
  <w:style w:type="character" w:customStyle="1" w:styleId="ListLabel164">
    <w:name w:val="ListLabel 164"/>
    <w:qFormat/>
    <w:rPr>
      <w:rFonts w:cs="Wingdings"/>
    </w:rPr>
  </w:style>
  <w:style w:type="character" w:customStyle="1" w:styleId="ListLabel165">
    <w:name w:val="ListLabel 165"/>
    <w:qFormat/>
    <w:rPr>
      <w:rFonts w:cs="Symbol"/>
    </w:rPr>
  </w:style>
  <w:style w:type="character" w:customStyle="1" w:styleId="ListLabel166">
    <w:name w:val="ListLabel 166"/>
    <w:qFormat/>
    <w:rPr>
      <w:rFonts w:cs="Courier New"/>
    </w:rPr>
  </w:style>
  <w:style w:type="character" w:customStyle="1" w:styleId="ListLabel167">
    <w:name w:val="ListLabel 167"/>
    <w:qFormat/>
    <w:rPr>
      <w:rFonts w:cs="Wingdings"/>
    </w:rPr>
  </w:style>
  <w:style w:type="character" w:customStyle="1" w:styleId="ListLabel168">
    <w:name w:val="ListLabel 168"/>
    <w:qFormat/>
    <w:rPr>
      <w:rFonts w:cs="Symbol"/>
    </w:rPr>
  </w:style>
  <w:style w:type="character" w:customStyle="1" w:styleId="ListLabel169">
    <w:name w:val="ListLabel 169"/>
    <w:qFormat/>
    <w:rPr>
      <w:rFonts w:cs="Courier New"/>
    </w:rPr>
  </w:style>
  <w:style w:type="character" w:customStyle="1" w:styleId="ListLabel170">
    <w:name w:val="ListLabel 170"/>
    <w:qFormat/>
    <w:rPr>
      <w:rFonts w:cs="Wingdings"/>
    </w:rPr>
  </w:style>
  <w:style w:type="character" w:customStyle="1" w:styleId="ListLabel171">
    <w:name w:val="ListLabel 171"/>
    <w:qFormat/>
    <w:rPr>
      <w:rFonts w:cs="Symbol"/>
    </w:rPr>
  </w:style>
  <w:style w:type="character" w:customStyle="1" w:styleId="ListLabel172">
    <w:name w:val="ListLabel 172"/>
    <w:qFormat/>
    <w:rPr>
      <w:rFonts w:cs="Courier New"/>
    </w:rPr>
  </w:style>
  <w:style w:type="character" w:customStyle="1" w:styleId="ListLabel173">
    <w:name w:val="ListLabel 173"/>
    <w:qFormat/>
    <w:rPr>
      <w:rFonts w:cs="Wingdings"/>
    </w:rPr>
  </w:style>
  <w:style w:type="character" w:customStyle="1" w:styleId="ListLabel174">
    <w:name w:val="ListLabel 174"/>
    <w:qFormat/>
    <w:rPr>
      <w:rFonts w:cs="Symbol"/>
    </w:rPr>
  </w:style>
  <w:style w:type="character" w:customStyle="1" w:styleId="ListLabel175">
    <w:name w:val="ListLabel 175"/>
    <w:qFormat/>
    <w:rPr>
      <w:rFonts w:cs="Courier New"/>
    </w:rPr>
  </w:style>
  <w:style w:type="character" w:customStyle="1" w:styleId="ListLabel176">
    <w:name w:val="ListLabel 176"/>
    <w:qFormat/>
    <w:rPr>
      <w:rFonts w:cs="Wingdings"/>
    </w:rPr>
  </w:style>
  <w:style w:type="character" w:customStyle="1" w:styleId="ListLabel177">
    <w:name w:val="ListLabel 177"/>
    <w:qFormat/>
    <w:rPr>
      <w:rFonts w:cs="Symbol"/>
      <w:color w:val="44546A"/>
    </w:rPr>
  </w:style>
  <w:style w:type="character" w:customStyle="1" w:styleId="ListLabel178">
    <w:name w:val="ListLabel 178"/>
    <w:qFormat/>
    <w:rPr>
      <w:rFonts w:cs="Courier New"/>
    </w:rPr>
  </w:style>
  <w:style w:type="character" w:customStyle="1" w:styleId="ListLabel179">
    <w:name w:val="ListLabel 179"/>
    <w:qFormat/>
    <w:rPr>
      <w:rFonts w:cs="Wingdings"/>
    </w:rPr>
  </w:style>
  <w:style w:type="character" w:customStyle="1" w:styleId="ListLabel180">
    <w:name w:val="ListLabel 180"/>
    <w:qFormat/>
    <w:rPr>
      <w:rFonts w:cs="Symbol"/>
    </w:rPr>
  </w:style>
  <w:style w:type="character" w:customStyle="1" w:styleId="ListLabel181">
    <w:name w:val="ListLabel 181"/>
    <w:qFormat/>
    <w:rPr>
      <w:rFonts w:cs="Courier New"/>
    </w:rPr>
  </w:style>
  <w:style w:type="character" w:customStyle="1" w:styleId="ListLabel182">
    <w:name w:val="ListLabel 182"/>
    <w:qFormat/>
    <w:rPr>
      <w:rFonts w:cs="Wingdings"/>
    </w:rPr>
  </w:style>
  <w:style w:type="character" w:customStyle="1" w:styleId="ListLabel183">
    <w:name w:val="ListLabel 183"/>
    <w:qFormat/>
    <w:rPr>
      <w:rFonts w:cs="Symbol"/>
    </w:rPr>
  </w:style>
  <w:style w:type="character" w:customStyle="1" w:styleId="ListLabel184">
    <w:name w:val="ListLabel 184"/>
    <w:qFormat/>
    <w:rPr>
      <w:rFonts w:cs="Courier New"/>
    </w:rPr>
  </w:style>
  <w:style w:type="character" w:customStyle="1" w:styleId="ListLabel185">
    <w:name w:val="ListLabel 185"/>
    <w:qFormat/>
    <w:rPr>
      <w:rFonts w:cs="Wingdings"/>
    </w:rPr>
  </w:style>
  <w:style w:type="character" w:customStyle="1" w:styleId="ListLabel186">
    <w:name w:val="ListLabel 186"/>
    <w:qFormat/>
    <w:rPr>
      <w:rFonts w:cs="Symbol"/>
    </w:rPr>
  </w:style>
  <w:style w:type="character" w:customStyle="1" w:styleId="ListLabel187">
    <w:name w:val="ListLabel 187"/>
    <w:qFormat/>
    <w:rPr>
      <w:rFonts w:cs="Courier New"/>
    </w:rPr>
  </w:style>
  <w:style w:type="character" w:customStyle="1" w:styleId="ListLabel188">
    <w:name w:val="ListLabel 188"/>
    <w:qFormat/>
    <w:rPr>
      <w:rFonts w:cs="Wingdings"/>
    </w:rPr>
  </w:style>
  <w:style w:type="character" w:customStyle="1" w:styleId="ListLabel189">
    <w:name w:val="ListLabel 189"/>
    <w:qFormat/>
    <w:rPr>
      <w:rFonts w:cs="Symbol"/>
    </w:rPr>
  </w:style>
  <w:style w:type="character" w:customStyle="1" w:styleId="ListLabel190">
    <w:name w:val="ListLabel 190"/>
    <w:qFormat/>
    <w:rPr>
      <w:rFonts w:cs="Courier New"/>
    </w:rPr>
  </w:style>
  <w:style w:type="character" w:customStyle="1" w:styleId="ListLabel191">
    <w:name w:val="ListLabel 191"/>
    <w:qFormat/>
    <w:rPr>
      <w:rFonts w:cs="Wingdings"/>
    </w:rPr>
  </w:style>
  <w:style w:type="character" w:customStyle="1" w:styleId="ListLabel192">
    <w:name w:val="ListLabel 192"/>
    <w:qFormat/>
    <w:rPr>
      <w:rFonts w:cs="Symbol"/>
    </w:rPr>
  </w:style>
  <w:style w:type="character" w:customStyle="1" w:styleId="ListLabel193">
    <w:name w:val="ListLabel 193"/>
    <w:qFormat/>
    <w:rPr>
      <w:rFonts w:cs="Courier New"/>
    </w:rPr>
  </w:style>
  <w:style w:type="character" w:customStyle="1" w:styleId="ListLabel194">
    <w:name w:val="ListLabel 194"/>
    <w:qFormat/>
    <w:rPr>
      <w:rFonts w:cs="Wingdings"/>
    </w:rPr>
  </w:style>
  <w:style w:type="character" w:customStyle="1" w:styleId="ListLabel195">
    <w:name w:val="ListLabel 195"/>
    <w:qFormat/>
    <w:rPr>
      <w:rFonts w:cs="Symbol"/>
    </w:rPr>
  </w:style>
  <w:style w:type="character" w:customStyle="1" w:styleId="ListLabel196">
    <w:name w:val="ListLabel 196"/>
    <w:qFormat/>
    <w:rPr>
      <w:rFonts w:cs="Courier New"/>
    </w:rPr>
  </w:style>
  <w:style w:type="character" w:customStyle="1" w:styleId="ListLabel197">
    <w:name w:val="ListLabel 197"/>
    <w:qFormat/>
    <w:rPr>
      <w:rFonts w:cs="Wingdings"/>
    </w:rPr>
  </w:style>
  <w:style w:type="character" w:customStyle="1" w:styleId="ListLabel198">
    <w:name w:val="ListLabel 198"/>
    <w:qFormat/>
    <w:rPr>
      <w:rFonts w:cs="Symbol"/>
    </w:rPr>
  </w:style>
  <w:style w:type="character" w:customStyle="1" w:styleId="ListLabel199">
    <w:name w:val="ListLabel 199"/>
    <w:qFormat/>
    <w:rPr>
      <w:rFonts w:cs="Courier New"/>
    </w:rPr>
  </w:style>
  <w:style w:type="character" w:customStyle="1" w:styleId="ListLabel200">
    <w:name w:val="ListLabel 200"/>
    <w:qFormat/>
    <w:rPr>
      <w:rFonts w:cs="Wingdings"/>
    </w:rPr>
  </w:style>
  <w:style w:type="character" w:customStyle="1" w:styleId="ListLabel201">
    <w:name w:val="ListLabel 201"/>
    <w:qFormat/>
    <w:rPr>
      <w:rFonts w:cs="Symbol"/>
    </w:rPr>
  </w:style>
  <w:style w:type="character" w:customStyle="1" w:styleId="ListLabel202">
    <w:name w:val="ListLabel 202"/>
    <w:qFormat/>
    <w:rPr>
      <w:rFonts w:cs="Courier New"/>
    </w:rPr>
  </w:style>
  <w:style w:type="character" w:customStyle="1" w:styleId="ListLabel203">
    <w:name w:val="ListLabel 203"/>
    <w:qFormat/>
    <w:rPr>
      <w:rFonts w:cs="Wingdings"/>
    </w:rPr>
  </w:style>
  <w:style w:type="character" w:customStyle="1" w:styleId="ListLabel204">
    <w:name w:val="ListLabel 204"/>
    <w:qFormat/>
    <w:rPr>
      <w:rFonts w:cs="Symbol"/>
    </w:rPr>
  </w:style>
  <w:style w:type="character" w:customStyle="1" w:styleId="ListLabel205">
    <w:name w:val="ListLabel 205"/>
    <w:qFormat/>
    <w:rPr>
      <w:rFonts w:cs="Courier New"/>
    </w:rPr>
  </w:style>
  <w:style w:type="character" w:customStyle="1" w:styleId="ListLabel206">
    <w:name w:val="ListLabel 206"/>
    <w:qFormat/>
    <w:rPr>
      <w:rFonts w:cs="Wingdings"/>
    </w:rPr>
  </w:style>
  <w:style w:type="character" w:customStyle="1" w:styleId="ListLabel207">
    <w:name w:val="ListLabel 207"/>
    <w:qFormat/>
    <w:rPr>
      <w:rFonts w:cs="Symbol"/>
    </w:rPr>
  </w:style>
  <w:style w:type="character" w:customStyle="1" w:styleId="ListLabel208">
    <w:name w:val="ListLabel 208"/>
    <w:qFormat/>
    <w:rPr>
      <w:rFonts w:cs="Courier New"/>
    </w:rPr>
  </w:style>
  <w:style w:type="character" w:customStyle="1" w:styleId="ListLabel209">
    <w:name w:val="ListLabel 209"/>
    <w:qFormat/>
    <w:rPr>
      <w:rFonts w:cs="Wingdings"/>
    </w:rPr>
  </w:style>
  <w:style w:type="character" w:customStyle="1" w:styleId="ListLabel210">
    <w:name w:val="ListLabel 210"/>
    <w:qFormat/>
    <w:rPr>
      <w:rFonts w:cs="Symbol"/>
    </w:rPr>
  </w:style>
  <w:style w:type="character" w:customStyle="1" w:styleId="ListLabel211">
    <w:name w:val="ListLabel 211"/>
    <w:qFormat/>
    <w:rPr>
      <w:rFonts w:cs="Courier New"/>
    </w:rPr>
  </w:style>
  <w:style w:type="character" w:customStyle="1" w:styleId="ListLabel212">
    <w:name w:val="ListLabel 212"/>
    <w:qFormat/>
    <w:rPr>
      <w:rFonts w:cs="Wingdings"/>
    </w:rPr>
  </w:style>
  <w:style w:type="character" w:customStyle="1" w:styleId="ListLabel213">
    <w:name w:val="ListLabel 213"/>
    <w:qFormat/>
    <w:rPr>
      <w:color w:val="092234" w:themeColor="hyperlink" w:themeShade="BF"/>
    </w:rPr>
  </w:style>
  <w:style w:type="paragraph" w:customStyle="1" w:styleId="Heading">
    <w:name w:val="Heading"/>
    <w:basedOn w:val="Normal"/>
    <w:next w:val="Textoindependiente"/>
    <w:qFormat/>
    <w:pPr>
      <w:keepNext/>
      <w:spacing w:before="240" w:after="120"/>
    </w:pPr>
    <w:rPr>
      <w:rFonts w:ascii="Liberation Sans" w:eastAsia="Arial Unicode MS" w:hAnsi="Liberation Sans" w:cs="Arial Unicode MS"/>
      <w:sz w:val="28"/>
      <w:szCs w:val="28"/>
    </w:rPr>
  </w:style>
  <w:style w:type="paragraph" w:styleId="Textoindependiente">
    <w:name w:val="Body Text"/>
    <w:basedOn w:val="Normal"/>
    <w:pPr>
      <w:spacing w:after="140" w:line="276" w:lineRule="auto"/>
    </w:pPr>
  </w:style>
  <w:style w:type="paragraph" w:styleId="Lista">
    <w:name w:val="List"/>
    <w:basedOn w:val="Textoindependiente"/>
  </w:style>
  <w:style w:type="paragraph" w:styleId="Descripcin">
    <w:name w:val="caption"/>
    <w:basedOn w:val="Normal"/>
    <w:next w:val="Normal"/>
    <w:uiPriority w:val="35"/>
    <w:unhideWhenUsed/>
    <w:qFormat/>
    <w:rsid w:val="00373D01"/>
    <w:pPr>
      <w:spacing w:after="200"/>
    </w:pPr>
    <w:rPr>
      <w:i/>
      <w:iCs/>
      <w:color w:val="146194" w:themeColor="text2"/>
      <w:sz w:val="18"/>
      <w:szCs w:val="18"/>
    </w:rPr>
  </w:style>
  <w:style w:type="paragraph" w:customStyle="1" w:styleId="Index">
    <w:name w:val="Index"/>
    <w:basedOn w:val="Normal"/>
    <w:qFormat/>
    <w:pPr>
      <w:suppressLineNumbers/>
    </w:pPr>
  </w:style>
  <w:style w:type="paragraph" w:styleId="Mapadeldocumento">
    <w:name w:val="Document Map"/>
    <w:basedOn w:val="Normal"/>
    <w:link w:val="MapadeldocumentoCar"/>
    <w:uiPriority w:val="99"/>
    <w:semiHidden/>
    <w:unhideWhenUsed/>
    <w:qFormat/>
    <w:rsid w:val="006339F0"/>
    <w:rPr>
      <w:rFonts w:ascii="Times New Roman" w:hAnsi="Times New Roman" w:cs="Times New Roman"/>
    </w:rPr>
  </w:style>
  <w:style w:type="paragraph" w:styleId="Prrafodelista">
    <w:name w:val="List Paragraph"/>
    <w:basedOn w:val="Normal"/>
    <w:uiPriority w:val="34"/>
    <w:qFormat/>
    <w:rsid w:val="00CD1867"/>
    <w:pPr>
      <w:ind w:left="720"/>
      <w:contextualSpacing/>
    </w:pPr>
  </w:style>
  <w:style w:type="paragraph" w:styleId="Revisin">
    <w:name w:val="Revision"/>
    <w:uiPriority w:val="99"/>
    <w:semiHidden/>
    <w:qFormat/>
    <w:rsid w:val="00053FCC"/>
  </w:style>
  <w:style w:type="paragraph" w:customStyle="1" w:styleId="Comment">
    <w:name w:val="Comment"/>
    <w:basedOn w:val="Normal"/>
    <w:qFormat/>
    <w:rsid w:val="007B12FF"/>
    <w:pPr>
      <w:spacing w:after="120"/>
      <w:textAlignment w:val="baseline"/>
    </w:pPr>
    <w:rPr>
      <w:rFonts w:ascii="Times New Roman" w:eastAsia="Times New Roman" w:hAnsi="Times New Roman" w:cs="Times New Roman"/>
      <w:i/>
      <w:color w:val="000080"/>
      <w:sz w:val="22"/>
      <w:szCs w:val="20"/>
      <w:lang w:val="en-US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qFormat/>
    <w:rsid w:val="002D4A9B"/>
    <w:rPr>
      <w:sz w:val="20"/>
      <w:szCs w:val="20"/>
    </w:rPr>
  </w:style>
  <w:style w:type="paragraph" w:styleId="Asuntodelcomentario">
    <w:name w:val="annotation subject"/>
    <w:basedOn w:val="Textocomentario"/>
    <w:link w:val="AsuntodelcomentarioCar"/>
    <w:uiPriority w:val="99"/>
    <w:semiHidden/>
    <w:unhideWhenUsed/>
    <w:qFormat/>
    <w:rsid w:val="002D4A9B"/>
    <w:rPr>
      <w:b/>
      <w:bCs/>
    </w:rPr>
  </w:style>
  <w:style w:type="paragraph" w:styleId="Textodeglobo">
    <w:name w:val="Balloon Text"/>
    <w:basedOn w:val="Normal"/>
    <w:link w:val="TextodegloboCar"/>
    <w:uiPriority w:val="99"/>
    <w:semiHidden/>
    <w:unhideWhenUsed/>
    <w:qFormat/>
    <w:rsid w:val="002D4A9B"/>
    <w:rPr>
      <w:rFonts w:ascii="Segoe UI" w:hAnsi="Segoe UI" w:cs="Segoe UI"/>
      <w:sz w:val="18"/>
      <w:szCs w:val="18"/>
    </w:rPr>
  </w:style>
  <w:style w:type="table" w:styleId="Cuadrculaclara-nfasis1">
    <w:name w:val="Light Grid Accent 1"/>
    <w:basedOn w:val="Tablanormal"/>
    <w:uiPriority w:val="62"/>
    <w:rsid w:val="00373D01"/>
    <w:rPr>
      <w:sz w:val="22"/>
      <w:szCs w:val="22"/>
      <w:lang w:val="es-CO"/>
    </w:rPr>
    <w:tblPr>
      <w:tblStyleRowBandSize w:val="1"/>
      <w:tblStyleColBandSize w:val="1"/>
      <w:tblBorders>
        <w:top w:val="single" w:sz="8" w:space="0" w:color="052F61" w:themeColor="accent1"/>
        <w:left w:val="single" w:sz="8" w:space="0" w:color="052F61" w:themeColor="accent1"/>
        <w:bottom w:val="single" w:sz="8" w:space="0" w:color="052F61" w:themeColor="accent1"/>
        <w:right w:val="single" w:sz="8" w:space="0" w:color="052F61" w:themeColor="accent1"/>
        <w:insideH w:val="single" w:sz="8" w:space="0" w:color="052F61" w:themeColor="accent1"/>
        <w:insideV w:val="single" w:sz="8" w:space="0" w:color="052F61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18" w:space="0" w:color="052F61" w:themeColor="accent1"/>
          <w:right w:val="single" w:sz="8" w:space="0" w:color="052F61" w:themeColor="accent1"/>
          <w:insideH w:val="nil"/>
          <w:insideV w:val="single" w:sz="8" w:space="0" w:color="052F61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H w:val="nil"/>
          <w:insideV w:val="single" w:sz="8" w:space="0" w:color="052F61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</w:tcBorders>
      </w:tcPr>
    </w:tblStylePr>
    <w:tblStylePr w:type="band1Vert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</w:tcBorders>
        <w:shd w:val="clear" w:color="auto" w:fill="9EC8FA" w:themeFill="accent1" w:themeFillTint="3F"/>
      </w:tcPr>
    </w:tblStylePr>
    <w:tblStylePr w:type="band1Horz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V w:val="single" w:sz="8" w:space="0" w:color="052F61" w:themeColor="accent1"/>
        </w:tcBorders>
        <w:shd w:val="clear" w:color="auto" w:fill="9EC8FA" w:themeFill="accent1" w:themeFillTint="3F"/>
      </w:tcPr>
    </w:tblStylePr>
    <w:tblStylePr w:type="band2Horz">
      <w:tblPr/>
      <w:tcPr>
        <w:tcBorders>
          <w:top w:val="single" w:sz="8" w:space="0" w:color="052F61" w:themeColor="accent1"/>
          <w:left w:val="single" w:sz="8" w:space="0" w:color="052F61" w:themeColor="accent1"/>
          <w:bottom w:val="single" w:sz="8" w:space="0" w:color="052F61" w:themeColor="accent1"/>
          <w:right w:val="single" w:sz="8" w:space="0" w:color="052F61" w:themeColor="accent1"/>
          <w:insideV w:val="single" w:sz="8" w:space="0" w:color="052F61" w:themeColor="accent1"/>
        </w:tcBorders>
      </w:tcPr>
    </w:tblStylePr>
  </w:style>
  <w:style w:type="table" w:styleId="Tablaconcuadrcula">
    <w:name w:val="Table Grid"/>
    <w:basedOn w:val="Tablanormal"/>
    <w:uiPriority w:val="39"/>
    <w:rsid w:val="00572B6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Cuadrculaclara-nfasis11">
    <w:name w:val="Cuadrícula clara - Énfasis 11"/>
    <w:basedOn w:val="Tablanormal"/>
    <w:uiPriority w:val="62"/>
    <w:rsid w:val="00EF4433"/>
    <w:rPr>
      <w:sz w:val="20"/>
      <w:szCs w:val="20"/>
      <w:lang w:val="es-CO" w:eastAsia="es-CO"/>
    </w:rPr>
    <w:tblPr>
      <w:tblStyleRowBandSize w:val="1"/>
      <w:tblStyleColBandSize w:val="1"/>
      <w:tblBorders>
        <w:top w:val="single" w:sz="8" w:space="0" w:color="4F81BD"/>
        <w:left w:val="single" w:sz="8" w:space="0" w:color="4F81BD"/>
        <w:bottom w:val="single" w:sz="8" w:space="0" w:color="4F81BD"/>
        <w:right w:val="single" w:sz="8" w:space="0" w:color="4F81BD"/>
        <w:insideH w:val="single" w:sz="8" w:space="0" w:color="4F81BD"/>
        <w:insideV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1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/>
          <w:left w:val="single" w:sz="8" w:space="0" w:color="4F81BD"/>
          <w:bottom w:val="single" w:sz="8" w:space="0" w:color="4F81BD"/>
          <w:right w:val="single" w:sz="8" w:space="0" w:color="4F81BD"/>
          <w:insideH w:val="nil"/>
          <w:insideV w:val="single" w:sz="8" w:space="0" w:color="4F81BD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</w:tcPr>
    </w:tblStylePr>
    <w:tblStylePr w:type="band1Vert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</w:tcBorders>
        <w:shd w:val="clear" w:color="auto" w:fill="D3DFEE"/>
      </w:tcPr>
    </w:tblStylePr>
    <w:tblStylePr w:type="band1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  <w:shd w:val="clear" w:color="auto" w:fill="D3DFEE"/>
      </w:tcPr>
    </w:tblStylePr>
    <w:tblStylePr w:type="band2Horz">
      <w:tblPr/>
      <w:tcPr>
        <w:tcBorders>
          <w:top w:val="single" w:sz="8" w:space="0" w:color="4F81BD"/>
          <w:left w:val="single" w:sz="8" w:space="0" w:color="4F81BD"/>
          <w:bottom w:val="single" w:sz="8" w:space="0" w:color="4F81BD"/>
          <w:right w:val="single" w:sz="8" w:space="0" w:color="4F81BD"/>
          <w:insideV w:val="single" w:sz="8" w:space="0" w:color="4F81BD"/>
        </w:tcBorders>
      </w:tcPr>
    </w:tblStylePr>
  </w:style>
  <w:style w:type="paragraph" w:styleId="Encabezado">
    <w:name w:val="header"/>
    <w:basedOn w:val="Normal"/>
    <w:link w:val="EncabezadoCar"/>
    <w:uiPriority w:val="99"/>
    <w:unhideWhenUsed/>
    <w:rsid w:val="00267AC0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267AC0"/>
    <w:rPr>
      <w:rFonts w:ascii="Calibri" w:eastAsia="Calibri" w:hAnsi="Calibri"/>
      <w:color w:val="032348" w:themeColor="accent1" w:themeShade="BF"/>
    </w:rPr>
  </w:style>
  <w:style w:type="paragraph" w:styleId="Piedepgina">
    <w:name w:val="footer"/>
    <w:basedOn w:val="Normal"/>
    <w:link w:val="PiedepginaCar"/>
    <w:uiPriority w:val="99"/>
    <w:unhideWhenUsed/>
    <w:rsid w:val="00267AC0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267AC0"/>
    <w:rPr>
      <w:rFonts w:ascii="Calibri" w:eastAsia="Calibri" w:hAnsi="Calibri"/>
      <w:color w:val="032348" w:themeColor="accent1" w:themeShade="BF"/>
    </w:rPr>
  </w:style>
  <w:style w:type="table" w:styleId="Tablaconcuadrcula4-nfasis1">
    <w:name w:val="Grid Table 4 Accent 1"/>
    <w:basedOn w:val="Tablanormal"/>
    <w:uiPriority w:val="49"/>
    <w:rsid w:val="00B7725E"/>
    <w:rPr>
      <w:lang w:val="en-US"/>
    </w:rPr>
    <w:tblPr>
      <w:tblStyleRowBandSize w:val="1"/>
      <w:tblStyleColBandSize w:val="1"/>
      <w:tblBorders>
        <w:top w:val="single" w:sz="4" w:space="0" w:color="167AF3" w:themeColor="accent1" w:themeTint="99"/>
        <w:left w:val="single" w:sz="4" w:space="0" w:color="167AF3" w:themeColor="accent1" w:themeTint="99"/>
        <w:bottom w:val="single" w:sz="4" w:space="0" w:color="167AF3" w:themeColor="accent1" w:themeTint="99"/>
        <w:right w:val="single" w:sz="4" w:space="0" w:color="167AF3" w:themeColor="accent1" w:themeTint="99"/>
        <w:insideH w:val="single" w:sz="4" w:space="0" w:color="167AF3" w:themeColor="accent1" w:themeTint="99"/>
        <w:insideV w:val="single" w:sz="4" w:space="0" w:color="167AF3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52F61" w:themeColor="accent1"/>
          <w:left w:val="single" w:sz="4" w:space="0" w:color="052F61" w:themeColor="accent1"/>
          <w:bottom w:val="single" w:sz="4" w:space="0" w:color="052F61" w:themeColor="accent1"/>
          <w:right w:val="single" w:sz="4" w:space="0" w:color="052F61" w:themeColor="accent1"/>
          <w:insideH w:val="nil"/>
          <w:insideV w:val="nil"/>
        </w:tcBorders>
        <w:shd w:val="clear" w:color="auto" w:fill="052F61" w:themeFill="accent1"/>
      </w:tcPr>
    </w:tblStylePr>
    <w:tblStylePr w:type="lastRow">
      <w:rPr>
        <w:b/>
        <w:bCs/>
      </w:rPr>
      <w:tblPr/>
      <w:tcPr>
        <w:tcBorders>
          <w:top w:val="double" w:sz="4" w:space="0" w:color="052F61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1D2FB" w:themeFill="accent1" w:themeFillTint="33"/>
      </w:tcPr>
    </w:tblStylePr>
    <w:tblStylePr w:type="band1Horz">
      <w:tblPr/>
      <w:tcPr>
        <w:shd w:val="clear" w:color="auto" w:fill="B1D2FB" w:themeFill="accent1" w:themeFillTint="33"/>
      </w:tcPr>
    </w:tblStylePr>
  </w:style>
  <w:style w:type="paragraph" w:styleId="TtuloTDC">
    <w:name w:val="TOC Heading"/>
    <w:basedOn w:val="Ttulo1"/>
    <w:next w:val="Normal"/>
    <w:uiPriority w:val="39"/>
    <w:unhideWhenUsed/>
    <w:qFormat/>
    <w:rsid w:val="00804D10"/>
    <w:pPr>
      <w:spacing w:after="0" w:line="259" w:lineRule="auto"/>
      <w:ind w:left="0" w:firstLine="0"/>
      <w:jc w:val="left"/>
      <w:outlineLvl w:val="9"/>
    </w:pPr>
    <w:rPr>
      <w:rFonts w:cstheme="majorBidi"/>
      <w:b w:val="0"/>
      <w:color w:val="032348" w:themeColor="accent1" w:themeShade="BF"/>
      <w:lang w:val="es-CO"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804D10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804D10"/>
    <w:pPr>
      <w:spacing w:after="100"/>
      <w:ind w:left="240"/>
    </w:pPr>
  </w:style>
  <w:style w:type="character" w:styleId="Hipervnculo">
    <w:name w:val="Hyperlink"/>
    <w:basedOn w:val="Fuentedeprrafopredeter"/>
    <w:uiPriority w:val="99"/>
    <w:unhideWhenUsed/>
    <w:rsid w:val="00804D10"/>
    <w:rPr>
      <w:color w:val="0D2E46" w:themeColor="hyperlink"/>
      <w:u w:val="single"/>
    </w:rPr>
  </w:style>
  <w:style w:type="paragraph" w:styleId="TDC3">
    <w:name w:val="toc 3"/>
    <w:basedOn w:val="Normal"/>
    <w:next w:val="Normal"/>
    <w:autoRedefine/>
    <w:uiPriority w:val="39"/>
    <w:unhideWhenUsed/>
    <w:rsid w:val="00960FD9"/>
    <w:pPr>
      <w:spacing w:after="100"/>
      <w:ind w:left="480"/>
    </w:pPr>
  </w:style>
  <w:style w:type="paragraph" w:styleId="NormalWeb">
    <w:name w:val="Normal (Web)"/>
    <w:basedOn w:val="Normal"/>
    <w:uiPriority w:val="99"/>
    <w:semiHidden/>
    <w:unhideWhenUsed/>
    <w:rsid w:val="00640316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lang w:val="es-CO" w:eastAsia="es-CO"/>
    </w:rPr>
  </w:style>
  <w:style w:type="paragraph" w:styleId="Bibliografa">
    <w:name w:val="Bibliography"/>
    <w:basedOn w:val="Normal"/>
    <w:next w:val="Normal"/>
    <w:uiPriority w:val="37"/>
    <w:unhideWhenUsed/>
    <w:rsid w:val="00B12D4A"/>
    <w:pPr>
      <w:tabs>
        <w:tab w:val="left" w:pos="384"/>
      </w:tabs>
      <w:ind w:left="384" w:hanging="384"/>
    </w:pPr>
  </w:style>
  <w:style w:type="character" w:styleId="Mencinsinresolver">
    <w:name w:val="Unresolved Mention"/>
    <w:basedOn w:val="Fuentedeprrafopredeter"/>
    <w:uiPriority w:val="99"/>
    <w:semiHidden/>
    <w:unhideWhenUsed/>
    <w:rsid w:val="00E66C0F"/>
    <w:rPr>
      <w:color w:val="605E5C"/>
      <w:shd w:val="clear" w:color="auto" w:fill="E1DFDD"/>
    </w:rPr>
  </w:style>
  <w:style w:type="character" w:customStyle="1" w:styleId="normaltextrun">
    <w:name w:val="normaltextrun"/>
    <w:basedOn w:val="Fuentedeprrafopredeter"/>
    <w:rsid w:val="00591366"/>
  </w:style>
  <w:style w:type="character" w:customStyle="1" w:styleId="spellingerror">
    <w:name w:val="spellingerror"/>
    <w:basedOn w:val="Fuentedeprrafopredeter"/>
    <w:rsid w:val="00586D99"/>
  </w:style>
  <w:style w:type="paragraph" w:styleId="Tabladeilustraciones">
    <w:name w:val="table of figures"/>
    <w:basedOn w:val="Normal"/>
    <w:next w:val="Normal"/>
    <w:uiPriority w:val="99"/>
    <w:unhideWhenUsed/>
    <w:rsid w:val="0050111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7350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326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4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70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856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livejaverianaedu.sharepoint.com/sites/TrabajodeGrado-cpPlugins3.0/Shared%20Documents/General/Esqueletos%20Entregas/SRS/Anexos/2.Requisitos.xlsx" TargetMode="External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livejaverianaedu.sharepoint.com/sites/TrabajodeGrado-cpPlugins3.0/Shared%20Documents/General/Esqueletos%20Entregas/SRS/Anexos/1.SPMP_cpPlugins3.0.docx" TargetMode="External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TG">
  <a:themeElements>
    <a:clrScheme name="Sector">
      <a:dk1>
        <a:sysClr val="windowText" lastClr="000000"/>
      </a:dk1>
      <a:lt1>
        <a:sysClr val="window" lastClr="FFFFFF"/>
      </a:lt1>
      <a:dk2>
        <a:srgbClr val="146194"/>
      </a:dk2>
      <a:lt2>
        <a:srgbClr val="76DBF4"/>
      </a:lt2>
      <a:accent1>
        <a:srgbClr val="052F61"/>
      </a:accent1>
      <a:accent2>
        <a:srgbClr val="A50E82"/>
      </a:accent2>
      <a:accent3>
        <a:srgbClr val="14967C"/>
      </a:accent3>
      <a:accent4>
        <a:srgbClr val="6A9E1F"/>
      </a:accent4>
      <a:accent5>
        <a:srgbClr val="E87D37"/>
      </a:accent5>
      <a:accent6>
        <a:srgbClr val="C62324"/>
      </a:accent6>
      <a:hlink>
        <a:srgbClr val="0D2E46"/>
      </a:hlink>
      <a:folHlink>
        <a:srgbClr val="356A95"/>
      </a:folHlink>
    </a:clrScheme>
    <a:fontScheme name="Times New Roman-Arial">
      <a:majorFont>
        <a:latin typeface="Times New Roman" panose="02020603050405020304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Sector">
      <a:fillStyleLst>
        <a:solidFill>
          <a:schemeClr val="phClr"/>
        </a:solidFill>
        <a:gradFill rotWithShape="1">
          <a:gsLst>
            <a:gs pos="0">
              <a:schemeClr val="phClr">
                <a:tint val="62000"/>
                <a:hueMod val="94000"/>
                <a:satMod val="140000"/>
                <a:lumMod val="110000"/>
              </a:schemeClr>
            </a:gs>
            <a:gs pos="100000">
              <a:schemeClr val="phClr">
                <a:tint val="84000"/>
                <a:satMod val="160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tint val="98000"/>
                <a:hueMod val="94000"/>
                <a:satMod val="130000"/>
                <a:lumMod val="128000"/>
              </a:schemeClr>
            </a:gs>
            <a:gs pos="100000">
              <a:schemeClr val="phClr">
                <a:shade val="94000"/>
                <a:lumMod val="88000"/>
              </a:schemeClr>
            </a:gs>
          </a:gsLst>
          <a:lin ang="5400000" scaled="0"/>
        </a:gradFill>
      </a:fillStyleLst>
      <a:lnStyleLst>
        <a:ln w="9525" cap="rnd" cmpd="sng" algn="ctr">
          <a:solidFill>
            <a:schemeClr val="phClr">
              <a:tint val="76000"/>
              <a:alpha val="60000"/>
              <a:hueMod val="94000"/>
            </a:schemeClr>
          </a:solidFill>
          <a:prstDash val="solid"/>
        </a:ln>
        <a:ln w="15875" cap="rnd" cmpd="sng" algn="ctr">
          <a:solidFill>
            <a:schemeClr val="phClr">
              <a:hueMod val="94000"/>
            </a:schemeClr>
          </a:solidFill>
          <a:prstDash val="solid"/>
        </a:ln>
        <a:ln w="28575" cap="rnd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innerShdw blurRad="25400" dist="12700" dir="13500000">
              <a:srgbClr val="000000">
                <a:alpha val="45000"/>
              </a:srgbClr>
            </a:innerShdw>
          </a:effectLst>
        </a:effectStyle>
        <a:effectStyle>
          <a:effectLst>
            <a:outerShdw blurRad="50800" dist="38100" dir="5400000" rotWithShape="0">
              <a:srgbClr val="000000">
                <a:alpha val="46000"/>
              </a:srgbClr>
            </a:outerShdw>
          </a:effectLst>
          <a:scene3d>
            <a:camera prst="orthographicFront">
              <a:rot lat="0" lon="0" rev="0"/>
            </a:camera>
            <a:lightRig rig="threePt" dir="t"/>
          </a:scene3d>
          <a:sp3d prstMaterial="plastic">
            <a:bevelT w="25400" h="25400"/>
          </a:sp3d>
        </a:effectStyle>
      </a:effectStyleLst>
      <a:bgFillStyleLst>
        <a:solidFill>
          <a:schemeClr val="phClr"/>
        </a:solidFill>
        <a:gradFill rotWithShape="1">
          <a:gsLst>
            <a:gs pos="10000">
              <a:schemeClr val="phClr">
                <a:tint val="97000"/>
                <a:hueMod val="92000"/>
                <a:satMod val="169000"/>
                <a:lumMod val="164000"/>
              </a:schemeClr>
            </a:gs>
            <a:gs pos="100000">
              <a:schemeClr val="phClr">
                <a:shade val="96000"/>
                <a:satMod val="120000"/>
                <a:lumMod val="90000"/>
              </a:schemeClr>
            </a:gs>
          </a:gsLst>
          <a:lin ang="6120000" scaled="1"/>
        </a:gradFill>
        <a:gradFill rotWithShape="1">
          <a:gsLst>
            <a:gs pos="0">
              <a:schemeClr val="phClr">
                <a:tint val="97000"/>
                <a:hueMod val="92000"/>
                <a:satMod val="169000"/>
                <a:lumMod val="164000"/>
              </a:schemeClr>
            </a:gs>
            <a:gs pos="100000">
              <a:schemeClr val="phClr">
                <a:shade val="96000"/>
                <a:satMod val="120000"/>
                <a:lumMod val="90000"/>
              </a:schemeClr>
            </a:gs>
          </a:gsLst>
          <a:path path="circle">
            <a:fillToRect b="100000"/>
          </a:path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Slice" id="{0507925B-6AC9-4358-8E18-C330545D08F8}" vid="{13FEC7C6-62A9-40C4-99D2-581AACACAA2F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14AD068214341E4CA8E3852149926A6A" ma:contentTypeVersion="6" ma:contentTypeDescription="Crear nuevo documento." ma:contentTypeScope="" ma:versionID="c946919acd815f9abdeda1689f00b22e">
  <xsd:schema xmlns:xsd="http://www.w3.org/2001/XMLSchema" xmlns:xs="http://www.w3.org/2001/XMLSchema" xmlns:p="http://schemas.microsoft.com/office/2006/metadata/properties" xmlns:ns2="cc47ad1c-7997-4fdf-8092-37832baaccfc" targetNamespace="http://schemas.microsoft.com/office/2006/metadata/properties" ma:root="true" ma:fieldsID="00d4414b7b8d8cba496fe7c4d3db8eb0" ns2:_="">
    <xsd:import namespace="cc47ad1c-7997-4fdf-8092-37832baaccfc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c47ad1c-7997-4fdf-8092-37832baaccf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583B4257-149D-4ECE-AD99-936EFAC8C763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0AC5D50D-4875-49DB-AC3D-347335E665FF}"/>
</file>

<file path=customXml/itemProps3.xml><?xml version="1.0" encoding="utf-8"?>
<ds:datastoreItem xmlns:ds="http://schemas.openxmlformats.org/officeDocument/2006/customXml" ds:itemID="{BACCC1CF-B301-43F6-B613-CB49D024155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08F97DB8-DACC-464E-8FB1-B6B0B0C7AD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8</TotalTime>
  <Pages>16</Pages>
  <Words>3894</Words>
  <Characters>21417</Characters>
  <Application>Microsoft Office Word</Application>
  <DocSecurity>0</DocSecurity>
  <Lines>178</Lines>
  <Paragraphs>5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61</CharactersWithSpaces>
  <SharedDoc>false</SharedDoc>
  <HLinks>
    <vt:vector size="162" baseType="variant">
      <vt:variant>
        <vt:i4>2490376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9104144</vt:lpwstr>
      </vt:variant>
      <vt:variant>
        <vt:i4>2490376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9104143</vt:lpwstr>
      </vt:variant>
      <vt:variant>
        <vt:i4>2490376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9104142</vt:lpwstr>
      </vt:variant>
      <vt:variant>
        <vt:i4>2490376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9104141</vt:lpwstr>
      </vt:variant>
      <vt:variant>
        <vt:i4>2490376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9104140</vt:lpwstr>
      </vt:variant>
      <vt:variant>
        <vt:i4>2162696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9104139</vt:lpwstr>
      </vt:variant>
      <vt:variant>
        <vt:i4>2162696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9104138</vt:lpwstr>
      </vt:variant>
      <vt:variant>
        <vt:i4>2162696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9104137</vt:lpwstr>
      </vt:variant>
      <vt:variant>
        <vt:i4>2162696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9104136</vt:lpwstr>
      </vt:variant>
      <vt:variant>
        <vt:i4>2162696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9104135</vt:lpwstr>
      </vt:variant>
      <vt:variant>
        <vt:i4>2162696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9104134</vt:lpwstr>
      </vt:variant>
      <vt:variant>
        <vt:i4>2162696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9104133</vt:lpwstr>
      </vt:variant>
      <vt:variant>
        <vt:i4>2162696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9104132</vt:lpwstr>
      </vt:variant>
      <vt:variant>
        <vt:i4>2162696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9104131</vt:lpwstr>
      </vt:variant>
      <vt:variant>
        <vt:i4>2162696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9104130</vt:lpwstr>
      </vt:variant>
      <vt:variant>
        <vt:i4>2097160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9104129</vt:lpwstr>
      </vt:variant>
      <vt:variant>
        <vt:i4>2097160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9104128</vt:lpwstr>
      </vt:variant>
      <vt:variant>
        <vt:i4>2097160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9104127</vt:lpwstr>
      </vt:variant>
      <vt:variant>
        <vt:i4>2097160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9104126</vt:lpwstr>
      </vt:variant>
      <vt:variant>
        <vt:i4>2097160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9104125</vt:lpwstr>
      </vt:variant>
      <vt:variant>
        <vt:i4>2097160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9104124</vt:lpwstr>
      </vt:variant>
      <vt:variant>
        <vt:i4>2097160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9104123</vt:lpwstr>
      </vt:variant>
      <vt:variant>
        <vt:i4>2097160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9104122</vt:lpwstr>
      </vt:variant>
      <vt:variant>
        <vt:i4>2097160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9104121</vt:lpwstr>
      </vt:variant>
      <vt:variant>
        <vt:i4>2097160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9104120</vt:lpwstr>
      </vt:variant>
      <vt:variant>
        <vt:i4>2293768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9104119</vt:lpwstr>
      </vt:variant>
      <vt:variant>
        <vt:i4>2293768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910411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CHAUSTRE</dc:creator>
  <cp:keywords/>
  <dc:description/>
  <cp:lastModifiedBy>Carlos Orlando Barón León</cp:lastModifiedBy>
  <cp:revision>639</cp:revision>
  <dcterms:created xsi:type="dcterms:W3CDTF">2018-09-05T02:52:00Z</dcterms:created>
  <dcterms:modified xsi:type="dcterms:W3CDTF">2019-05-19T21:44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ContentTypeId">
    <vt:lpwstr>0x01010014AD068214341E4CA8E3852149926A6A</vt:lpwstr>
  </property>
  <property fmtid="{D5CDD505-2E9C-101B-9397-08002B2CF9AE}" pid="9" name="ZOTERO_PREF_1">
    <vt:lpwstr>&lt;data data-version="3" zotero-version="5.0.66"&gt;&lt;session id="09fWAeI7"/&gt;&lt;style id="http://www.zotero.org/styles/ieee" locale="es-ES" hasBibliography="1" bibliographyStyleHasBeenSet="1"/&gt;&lt;prefs&gt;&lt;pref name="fieldType" value="Field"/&gt;&lt;/prefs&gt;&lt;/data&gt;</vt:lpwstr>
  </property>
</Properties>
</file>